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 xml:space="preserve">Incorporation of water-derived hydrogen into methane during artificial maturation of </w:t>
      </w:r>
      <w:proofErr w:type="spellStart"/>
      <w:r>
        <w:t>kerogen</w:t>
      </w:r>
      <w:proofErr w:type="spellEnd"/>
      <w:r>
        <w:t xml:space="preserve"> under hydrothermal conditions</w:t>
      </w:r>
    </w:p>
    <w:p w14:paraId="0C7AF81D" w14:textId="77777777" w:rsidR="00E25E79" w:rsidRPr="008D00B4" w:rsidRDefault="00E25E79" w:rsidP="00BC188A"/>
    <w:p w14:paraId="2E60EEF3" w14:textId="545BA49E"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1E54D5">
        <w:rPr>
          <w:noProof/>
        </w:rPr>
        <w:t xml:space="preserve">22 </w:t>
      </w:r>
      <w:r w:rsidR="00AF7A4C">
        <w:rPr>
          <w:noProof/>
        </w:rPr>
        <w:t>July</w:t>
      </w:r>
      <w:r w:rsidR="001E54D5">
        <w:rPr>
          <w:noProof/>
        </w:rPr>
        <w:t xml:space="preserve"> 2020</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r w:rsidR="007C7776">
        <w:rPr>
          <w:vertAlign w:val="superscript"/>
        </w:rPr>
        <w:t>d</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4050ADE1" w14:textId="69807ECD" w:rsidR="007C7776" w:rsidRPr="008D00B4" w:rsidRDefault="007C7776" w:rsidP="007C7776">
      <w:pPr>
        <w:spacing w:after="0"/>
        <w:rPr>
          <w:sz w:val="16"/>
        </w:rPr>
      </w:pPr>
      <w:proofErr w:type="spellStart"/>
      <w:proofErr w:type="gramStart"/>
      <w:r>
        <w:rPr>
          <w:sz w:val="16"/>
          <w:vertAlign w:val="superscript"/>
        </w:rPr>
        <w:t>c</w:t>
      </w:r>
      <w:r w:rsidR="00641142">
        <w:rPr>
          <w:sz w:val="16"/>
        </w:rPr>
        <w:t>ExxonMobil</w:t>
      </w:r>
      <w:proofErr w:type="spellEnd"/>
      <w:proofErr w:type="gramEnd"/>
      <w:r w:rsidR="00641142">
        <w:rPr>
          <w:sz w:val="16"/>
        </w:rPr>
        <w:t xml:space="preserve"> Upstream</w:t>
      </w:r>
      <w:r w:rsidR="00C13FF3">
        <w:rPr>
          <w:sz w:val="16"/>
        </w:rPr>
        <w:t xml:space="preserve"> Integrated Solutions</w:t>
      </w:r>
      <w:r>
        <w:rPr>
          <w:sz w:val="16"/>
        </w:rPr>
        <w:t>, Spring, Texas 77389</w:t>
      </w:r>
      <w:r w:rsidRPr="008D00B4">
        <w:rPr>
          <w:sz w:val="16"/>
        </w:rPr>
        <w:t>, USA.</w:t>
      </w:r>
    </w:p>
    <w:p w14:paraId="753AFA4A" w14:textId="712C9C0F" w:rsidR="007B53E2" w:rsidRDefault="007C7776" w:rsidP="00BC188A">
      <w:pPr>
        <w:spacing w:after="0"/>
        <w:rPr>
          <w:sz w:val="16"/>
        </w:rPr>
      </w:pPr>
      <w:proofErr w:type="spellStart"/>
      <w:proofErr w:type="gramStart"/>
      <w:r>
        <w:rPr>
          <w:sz w:val="16"/>
          <w:vertAlign w:val="superscript"/>
        </w:rPr>
        <w:t>d</w:t>
      </w:r>
      <w:r w:rsidR="007B53E2" w:rsidRPr="008D00B4">
        <w:rPr>
          <w:sz w:val="16"/>
        </w:rPr>
        <w:t>Department</w:t>
      </w:r>
      <w:proofErr w:type="spellEnd"/>
      <w:proofErr w:type="gram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1AC01A4F" w:rsidR="00153F79" w:rsidRDefault="00195AC5" w:rsidP="00BC188A">
      <w:r w:rsidRPr="008D00B4">
        <w:t xml:space="preserve">* </w:t>
      </w:r>
      <w:r w:rsidR="00866AE8" w:rsidRPr="0025662D">
        <w:t>Corresponding author</w:t>
      </w:r>
      <w:r w:rsidR="0064181B">
        <w:t xml:space="preserve"> at: ExxonMobil Upstream </w:t>
      </w:r>
      <w:r w:rsidR="00C13FF3">
        <w:t>Integrated Solutions</w:t>
      </w:r>
      <w:r w:rsidR="0064181B">
        <w:t xml:space="preserve">, 22777 Springwoods Village Parkway, </w:t>
      </w:r>
      <w:proofErr w:type="gramStart"/>
      <w:r w:rsidR="0064181B">
        <w:t>Spring</w:t>
      </w:r>
      <w:proofErr w:type="gramEnd"/>
      <w:r w:rsidR="0064181B">
        <w:t>, TX 77389</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xml:space="preserve">, D/H ratios, </w:t>
      </w:r>
      <w:proofErr w:type="spellStart"/>
      <w:r w:rsidR="007C7776">
        <w:t>kerogen</w:t>
      </w:r>
      <w:proofErr w:type="spellEnd"/>
      <w:r w:rsidR="007C7776">
        <w:t>,</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proofErr w:type="spellStart"/>
      <w:r w:rsidR="00824E09">
        <w:t>thermogenic</w:t>
      </w:r>
      <w:proofErr w:type="spellEnd"/>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w:t>
      </w:r>
      <w:proofErr w:type="spellStart"/>
      <w:r>
        <w:t>isotopologues</w:t>
      </w:r>
      <w:proofErr w:type="spellEnd"/>
      <w:r>
        <w:t xml:space="preserve">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 xml:space="preserve">D, whereas at higher temperatures, increasing proportions of </w:t>
      </w:r>
      <w:proofErr w:type="spellStart"/>
      <w:r>
        <w:t>deuterated</w:t>
      </w:r>
      <w:proofErr w:type="spellEnd"/>
      <w:r>
        <w:t xml:space="preserve"> </w:t>
      </w:r>
      <w:proofErr w:type="spellStart"/>
      <w:r>
        <w:t>isotopologues</w:t>
      </w:r>
      <w:proofErr w:type="spellEnd"/>
      <w:r>
        <w:t xml:space="preserve"> were produced.  Near the end of the experiment, the concentration of CD</w:t>
      </w:r>
      <w:r w:rsidRPr="00AB507D">
        <w:rPr>
          <w:vertAlign w:val="subscript"/>
        </w:rPr>
        <w:t>4</w:t>
      </w:r>
      <w:r>
        <w:t xml:space="preserve"> exceeded that of all other </w:t>
      </w:r>
      <w:proofErr w:type="spellStart"/>
      <w:r>
        <w:t>isotopologues</w:t>
      </w:r>
      <w:proofErr w:type="spellEnd"/>
      <w:r>
        <w:t xml:space="preserve"> combined. </w:t>
      </w:r>
      <w:r w:rsidR="00630B8E">
        <w:t xml:space="preserve"> </w:t>
      </w:r>
      <w:r>
        <w:t xml:space="preserve">These results suggest that competition between rates of </w:t>
      </w:r>
      <w:proofErr w:type="spellStart"/>
      <w:r>
        <w:t>kerogen</w:t>
      </w:r>
      <w:proofErr w:type="spellEnd"/>
      <w:r>
        <w:t xml:space="preserve">-water isotopic exchange and natural gas generation may govern the D/H ratio of </w:t>
      </w:r>
      <w:proofErr w:type="spellStart"/>
      <w:r>
        <w:t>thermogenic</w:t>
      </w:r>
      <w:proofErr w:type="spellEnd"/>
      <w:r>
        <w:t xml:space="preserve">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20C56752" w:rsidR="0077152F" w:rsidRDefault="00816008" w:rsidP="0077152F">
      <w:r>
        <w:t>Variation in</w:t>
      </w:r>
      <w:r w:rsidR="0077152F">
        <w:t xml:space="preserve"> </w:t>
      </w:r>
      <w:proofErr w:type="spellStart"/>
      <w:r w:rsidR="0077152F">
        <w:t>δD</w:t>
      </w:r>
      <w:proofErr w:type="spellEnd"/>
      <w:r w:rsidR="00E208E2">
        <w:t xml:space="preserve"> </w:t>
      </w:r>
      <w:r w:rsidR="0077152F">
        <w:t xml:space="preserve">values of </w:t>
      </w:r>
      <w:proofErr w:type="spellStart"/>
      <w:r w:rsidR="0077152F">
        <w:t>thermogenic</w:t>
      </w:r>
      <w:proofErr w:type="spellEnd"/>
      <w:r w:rsidR="0077152F">
        <w:t xml:space="preserve"> natural gases </w:t>
      </w:r>
      <w:r>
        <w:t>is</w:t>
      </w:r>
      <w:r w:rsidR="0077152F">
        <w:t xml:space="preserve"> often attributed to kinetically-controlled fractionation during pyrolysis of </w:t>
      </w:r>
      <w:proofErr w:type="spellStart"/>
      <w:r w:rsidR="0077152F">
        <w:t>kerogen</w:t>
      </w:r>
      <w:proofErr w:type="spellEnd"/>
      <w:r w:rsidR="0077152F">
        <w:t xml:space="preserve">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DC5B90">
        <w:instrText xml:space="preserve"> ADDIN ZOTERO_ITEM CSL_CITATION {"citationID":"EigRyDzH","properties":{"formattedCitation":"(Stolper et al., 2014, 2015; Wang et al., 2015; Douglas et al., 2017; Young et al., 2017; Shuai et al., 2018; Giunta et al., 2019; Thiagarajan et al., 2020)","plainCitation":"(Stolper et al., 2014, 2015; Wang et al., 2015; Douglas et al., 2017; Young et al., 2017; Shuai et al., 2018; Giunta et al., 2019;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DC5B90" w:rsidRPr="00DC5B90">
        <w:rPr>
          <w:rFonts w:cs="Times New Roman"/>
        </w:rPr>
        <w:t>(Stolper et al., 2014, 2015; Wang et al., 2015; Douglas et al., 2017; Young et al., 2017; Shuai et al., 2018; Giunta et al., 2019;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 xml:space="preserve">Here, we study the origin of C–H bonds in </w:t>
      </w:r>
      <w:proofErr w:type="spellStart"/>
      <w:r>
        <w:t>thermogenic</w:t>
      </w:r>
      <w:proofErr w:type="spellEnd"/>
      <w:r>
        <w:t xml:space="preserve"> methane by heating </w:t>
      </w:r>
      <w:proofErr w:type="spellStart"/>
      <w:r>
        <w:t>kerogen</w:t>
      </w:r>
      <w:proofErr w:type="spellEnd"/>
      <w:r>
        <w:t xml:space="preserve">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This experiment is conceptually very similar to t</w:t>
      </w:r>
      <w:r w:rsidR="00297DB9">
        <w:t xml:space="preserve">hos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However, n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499B1E9C" w:rsidR="00FD1FC4" w:rsidRDefault="00A408B4" w:rsidP="00824E09">
      <w:r>
        <w:t xml:space="preserve">The source material for this experiment is calcareous </w:t>
      </w:r>
      <w:r w:rsidR="0061160E">
        <w:t xml:space="preserve">Cretaceous </w:t>
      </w:r>
      <w:r w:rsidR="00824E09">
        <w:t xml:space="preserve">shale </w:t>
      </w:r>
      <w:r>
        <w:t>of the Eagle Ford Fm. sampled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w:t>
      </w:r>
      <w:proofErr w:type="spellStart"/>
      <w:r w:rsidR="00CA0640">
        <w:t>Seewald</w:t>
      </w:r>
      <w:proofErr w:type="spellEnd"/>
      <w:r w:rsidR="00CA0640">
        <w:t xml:space="preserve">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092304">
        <w:rPr>
          <w:highlight w:val="yellow"/>
        </w:rPr>
        <w:t xml:space="preserve">Ro </w:t>
      </w:r>
      <w:r w:rsidR="00FA022C" w:rsidRPr="00BA5244">
        <w:rPr>
          <w:highlight w:val="yellow"/>
        </w:rPr>
        <w:t>0.40 to</w:t>
      </w:r>
      <w:r w:rsidR="00FA022C" w:rsidRPr="00092304">
        <w:rPr>
          <w:highlight w:val="yellow"/>
        </w:rPr>
        <w:t xml:space="preserve"> 0.55%,</w:t>
      </w:r>
      <w:r w:rsidR="00FA022C">
        <w:t xml:space="preserve"> </w:t>
      </w:r>
      <w:proofErr w:type="spellStart"/>
      <w:r w:rsidR="00FA022C" w:rsidRPr="0061160E">
        <w:rPr>
          <w:highlight w:val="yellow"/>
        </w:rPr>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 xml:space="preserve">In a subsequent </w:t>
      </w:r>
      <w:r w:rsidR="001B0A4A">
        <w:lastRenderedPageBreak/>
        <w:t>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441767">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w:t>
      </w:r>
      <w:r w:rsidR="00441767">
        <w:t xml:space="preserve">, consistent with reported values </w:t>
      </w:r>
      <w:r w:rsidR="0089781D">
        <w:t>of the Lower Eagle Ford</w:t>
      </w:r>
      <w:r w:rsidR="00441767">
        <w:t xml:space="preserve"> </w:t>
      </w:r>
      <w:r w:rsidR="00441767">
        <w:fldChar w:fldCharType="begin"/>
      </w:r>
      <w:r w:rsidR="00E05C6D">
        <w:instrText xml:space="preserve"> ADDIN ZOTERO_ITEM CSL_CITATION {"citationID":"ykHQ6RbX","properties":{"formattedCitation":"(Cardneaux and Nunn, 2013; French et al., 2019b)","plainCitation":"(Cardneaux and Nunn, 2013; French et al., 2019b)","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17,"uris":["http://zotero.org/users/local/pytFPmJs/items/ZUFBQEJI"],"uri":["http://zotero.org/users/local/pytFPmJs/items/ZUFBQEJI"],"itemData":{"id":417,"type":"article-journal","title":"Geochemistry of a thermally immature Eagle Ford Group drill core in central Texas","container-title":"Organic Geochemistry","page":"19 - 33","volume":"131","abstract":"The Upper Cretaceous Eagle Ford Group displays significant lateral and vertical geochemical variability. Much of the work on the Eagle Ford Group has been focused southwest of the San Marcos arch. To more fully characterize the Eagle Ford across the entire region, a thermally immature drill core was acquired north of the San Marcos arch that recovered the Pepper Shale and the Eagle Ford Group. Molecular and isotopic analyses of rock extracts were combined with bulk organic and inorganic geochemistry and mineralogy to track the variability in organic matter source and depositional environment, as well as to identify drivers of organic enrichment. The Pepper Shale received significant terrigenous organic matter in its distal deltaic or prodeltaic setting compared to the more distally deposited Eagle Ford Group that primarily hosts marine organic matter. The upper Eagle Ford contains two chemofacies. The older upper Eagle Ford chemofacies has similar mineralogy and organic matter to the underlying lower Eagle Ford, and both intervals display good to excellent source rock potential. In contrast, the younger upper Eagle Ford chemofacies has a different sterane assemblage, a larger terrigenous component, and a higher clay mineral abundance. However, anoxic to euxinic depositional conditions distinguish the lower Eagle Ford from the upper Eagle Ford, which was deposited under oxic to dysoxic conditions. Redox chemistry and organic matter source are two important variables that determine source rock quality, but they did not change in parallel during Eagle Ford deposition. Differences in organic facies explain the Tmax variability, and depositional redox conditions governed organic-richness in the Eagle Ford Group in central Texas.","DOI":"https://doi.org/10.1016/j.orggeochem.2019.02.007","ISSN":"0146-6380","author":[{"family":"French","given":"Katherine L."},{"family":"Birdwell","given":"Justin E."},{"family":"Whidden","given":"Katherine J."}],"issued":{"date-parts":[["2019"]]}}}],"schema":"https://github.com/citation-style-language/schema/raw/master/csl-citation.json"} </w:instrText>
      </w:r>
      <w:r w:rsidR="00441767">
        <w:fldChar w:fldCharType="separate"/>
      </w:r>
      <w:r w:rsidR="00DC5B90" w:rsidRPr="00DC5B90">
        <w:rPr>
          <w:rFonts w:cs="Times New Roman"/>
        </w:rPr>
        <w:t>(Cardneaux and Nunn, 2013; French et al., 2019b)</w:t>
      </w:r>
      <w:r w:rsidR="00441767">
        <w:fldChar w:fldCharType="end"/>
      </w:r>
      <w:r w:rsidR="00CD0126">
        <w:t>.  The H/C atomic ratio</w:t>
      </w:r>
      <w:r w:rsidR="00FD1FC4">
        <w:t xml:space="preserve"> of the decalcified rock is 2.4.  This value is probably se</w:t>
      </w:r>
      <w:r w:rsidR="005F0F74">
        <w:t xml:space="preserve">veral tens of percent higher than the actual H/C ratio of isolated </w:t>
      </w:r>
      <w:proofErr w:type="spellStart"/>
      <w:r w:rsidR="005F0F74">
        <w:t>kerogen</w:t>
      </w:r>
      <w:proofErr w:type="spellEnd"/>
      <w:r w:rsidR="00FB4DB1">
        <w:t xml:space="preserve"> (not determined)</w:t>
      </w:r>
      <w:r w:rsidR="005F0F74">
        <w:t xml:space="preserve"> given that substantial amounts of H are likely borne by clays and other minerals</w:t>
      </w:r>
      <w:r w:rsidR="005F7EEC">
        <w:t xml:space="preserve"> that </w:t>
      </w:r>
      <w:r w:rsidR="00BA20CD">
        <w:t>were</w:t>
      </w:r>
      <w:bookmarkStart w:id="0" w:name="_GoBack"/>
      <w:bookmarkEnd w:id="0"/>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w:t>
      </w:r>
      <w:proofErr w:type="spellStart"/>
      <w:r w:rsidR="00FD1FC4" w:rsidRPr="00FD1FC4">
        <w:rPr>
          <w:rFonts w:cs="Times New Roman"/>
        </w:rPr>
        <w:t>Rizer</w:t>
      </w:r>
      <w:proofErr w:type="spellEnd"/>
      <w:r w:rsidR="00FD1FC4" w:rsidRPr="00FD1FC4">
        <w:rPr>
          <w:rFonts w:cs="Times New Roman"/>
        </w:rPr>
        <w:t>, 1993; Baskin, 1997)</w:t>
      </w:r>
      <w:r w:rsidR="00FD1FC4">
        <w:fldChar w:fldCharType="end"/>
      </w:r>
      <w:r w:rsidR="00FD1FC4">
        <w:t>.</w:t>
      </w:r>
      <w:r w:rsidR="00C8641C">
        <w:t xml:space="preserve">  </w:t>
      </w:r>
      <w:r w:rsidR="00C8641C">
        <w:t xml:space="preserve">The reaction cell was loaded with 10.03 grams of the </w:t>
      </w:r>
      <w:r w:rsidR="00940E7D">
        <w:t>EX</w:t>
      </w:r>
      <w:r w:rsidR="00C8641C">
        <w:t xml:space="preserve"> powder.</w:t>
      </w:r>
    </w:p>
    <w:p w14:paraId="4AF75CC2" w14:textId="72791F85" w:rsidR="009C6DD3" w:rsidRDefault="00CD0126" w:rsidP="00824E09">
      <w:r w:rsidRPr="001E7B0F">
        <w:rPr>
          <w:strike/>
        </w:rPr>
        <w:t xml:space="preserve"> consistent with an immature source containing oil-prone Type II</w:t>
      </w:r>
      <w:r w:rsidR="00D94F66" w:rsidRPr="001E7B0F">
        <w:rPr>
          <w:strike/>
        </w:rPr>
        <w:t>S and Type II</w:t>
      </w:r>
      <w:r w:rsidRPr="001E7B0F">
        <w:rPr>
          <w:strike/>
        </w:rPr>
        <w:t xml:space="preserve"> organic matter </w:t>
      </w:r>
      <w:r w:rsidRPr="001E7B0F">
        <w:rPr>
          <w:strike/>
        </w:rPr>
        <w:fldChar w:fldCharType="begin"/>
      </w:r>
      <w:r w:rsidR="00FD1FC4" w:rsidRPr="001E7B0F">
        <w:rPr>
          <w:strike/>
        </w:rPr>
        <w:instrText xml:space="preserve"> ADDIN ZOTERO_ITEM CSL_CITATION {"citationID":"SyWOyDI8","properties":{"formattedCitation":"(Baskin, 1997)","plainCitation":"(Baskin, 1997)","noteIndex":0},"citationItems":[{"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Pr="001E7B0F">
        <w:rPr>
          <w:strike/>
        </w:rPr>
        <w:fldChar w:fldCharType="separate"/>
      </w:r>
      <w:r w:rsidR="00DC5B90" w:rsidRPr="001E7B0F">
        <w:rPr>
          <w:rFonts w:cs="Times New Roman"/>
          <w:strike/>
        </w:rPr>
        <w:t>(Baskin, 1997)</w:t>
      </w:r>
      <w:r w:rsidRPr="001E7B0F">
        <w:rPr>
          <w:strike/>
        </w:rPr>
        <w:fldChar w:fldCharType="end"/>
      </w:r>
      <w:r w:rsidR="0089781D" w:rsidRPr="001E7B0F">
        <w:rPr>
          <w:strike/>
        </w:rPr>
        <w:t xml:space="preserve">, and also consistent with organic matter type classification using more advanced geochemical techniques </w:t>
      </w:r>
      <w:r w:rsidR="0089781D" w:rsidRPr="001E7B0F">
        <w:rPr>
          <w:strike/>
        </w:rPr>
        <w:fldChar w:fldCharType="begin"/>
      </w:r>
      <w:r w:rsidR="00D94F66" w:rsidRPr="001E7B0F">
        <w:rPr>
          <w:strike/>
        </w:rPr>
        <w:instrText xml:space="preserve"> ADDIN ZOTERO_ITEM CSL_CITATION {"citationID":"QQqHdXno","properties":{"formattedCitation":"(Donovan et al., 2017; French et al., 2019a)","plainCitation":"(Donovan et al., 2017; French et al., 2019a)","noteIndex":0},"citationItems":[{"id":438,"uris":["http://zotero.org/users/local/pytFPmJs/items/JFJ4XVKE"],"uri":["http://zotero.org/users/local/pytFPmJs/items/JFJ4XVKE"],"itemData":{"id":438,"type":"paper-conference","title":"An Organofacies-Based Mudstone Classification for Unconventional Tight Rock &amp;amp; Source Rock Plays","container-title":"URTeC 2017","page":"3683-3697","event":"Unconventional Resources Technology Conference, Austin, Texas, 24-26 July 2017","abstract":"With the recent interest in unconventional reservoirs, many new mudstone-specific classifications systems have emerged over the past decade. While these classifications all utilize a similar ternary plot with compositional end points of clay, carbonate, and quartz content; the number of divisions proposed, boundary placements, primary (top) mineral designation, as well as nomenclature used, differ greatly among the various classifications. Interestingly, none of these classifications provide insights into regional organofacies variations (organic matter types) in marine mudstones and unconventional source rock reservoirs. Now, however, a simple four-fold mudstone classification, based on the natural compositional boundaries defined by marine organofacies, based on XRD data, is offered for use in unconventional source rock analysis, paleo-geographic mapping of marine mudstones, and for forming a basic understanding of compositional risk across unconventional source rock play fairways. Clay and carbonate content are the respective primary and secondary compositional drivers in this proposed classification. In this classification, Argillaceous Mudstones contain greater than 50% clay. In marine basins, when organic-rich, Argillaceous Mudstones are characterized by the presence of terrigenous Organofacies D/E/F. Carbonate Mudstones contain less than 50% clay and greater then 30% carbonate. In marine basins, when organic-rich, Carbonate Mudstones are characterized by the presence of marine Organofacies A. Siliceous Mudstones contain less than 50% clay and less than 15% carbonate content. In marine basins, when organic-rich, Siliceous Mudstones are characterized by the presence of marine Organofacies B. Siliceous to Carbonate Mudstones contain less than 50% clay and between 15 and 30% carbonate content. In marine basins, when organic-rich, Siliceous to Carbonate Mudstones are characterized by the presence of a mixture of marine Organofacies A&amp;B. With this framework, geoscientists, engineers, and other interested parties now have a simple and easy to use mudstone classification that can be used across marine basins to help study and evaluate Unconventional Source Rock Plays.","URL":"https://library.seg.org/doi/abs/10.15530/urtec-2017-2715154","DOI":"10.15530/urtec-2017-2715154","note":"URTeC 2715154","author":[{"family":"Donovan","given":"Arthur D."},{"family":"Evenick","given":"Jonathan"},{"family":"Banfield","given":"Laura"},{"family":"McInnis","given":"Noel"},{"family":"Hill","given":"William"}],"issued":{"date-parts":[["2017"]]}}},{"id":420,"uris":["http://zotero.org/users/local/pytFPmJs/items/WZCT6TF5"],"uri":["http://zotero.org/users/local/pytFPmJs/items/WZCT6TF5"],"itemData":{"id":420,"type":"paper-conference","title":"Geochemical Analysis of the Sulfur-Rich Lower Eagle Ford Across a Natural Thermal Maturity Transect","container-title":"Conference Proceedings, 29th International Meeting on Organic Geochemistry","publisher":"European Association of Organic Geochemists","publisher-place":"Gothenburg, Sweden","page":"1-2","volume":"2019","event":"International Meeting on Organic Geochemistry","event-place":"Gothenburg, Sweden","abstract":"Thermal maturity and organic matter type are critical properties that determine the\nrelative abundance of gas versus liquid hydrocarbons that a given source rock will generate. In\naddition to its economic importance, thermal maturity is a critical parameter in evaluating\nbiomarker results for paleoenvironmental and geobiology studies. Biomarkers may be present\nor absent due to thermal maturation effects rather than primary depositional environmental\nfactors. Likewise, thermal maturity is also a valuable guide for determining whether an\nobserved biomarker or suite of biomarkers should be present in a sample or may owe its\noccurrence to migration or contamination. Many thermal maturity indices were developed for\nmarine source rocks with type-II kerogen, so their behavior in sulfur-rich source rocks with\ntype-IIS kerogen (atomic Sorg/C &gt; 0.04) requires further investigation.\nHere, we present geochemical analyses across a natural thermal maturity transect of the\nCenomanian strata of the Eagle Ford Group (lower Eagle Ford) to evaluate thermal maturity\nparameters of sulfur-rich source rocks. This comprehensive evaluation includes 1) total organic\ncarbon, programmed pyrolysis, X-ray diffraction, infrared spectroscopy, major/trace elemental\nanalysis, and vitrinite reflectance on whole and extracted rock samples; 2) elemental analysis,\ninfrared spectroscopy, and δ13C of isolated kerogens; and 3) gas chromatography triple\nquadrupole mass spectrometry biomarker analysis of extracted organic matter. The focus of\nthis presentation will be on the biomarker results and their integration with the other data types.\nDespite the geographic sample spread (~100 miles), inorganic data show that the\nsamples contain similar mineralogy and trace element composition, thereby minimizing\npotential lithology effects on thermal maturity parameters. The atomic H/C ratios and\nprogrammed pyrolysis results, including hydrogen index and Tmax, show that the samples\nrange from pre-oil through the dry-gas generation windows. The kerogen Sorg/C ratio ranges\nfrom 0.00 to 0.04. However, the biomarker thermal maturity parameters, programmed\npyrolysis data, and atomic H/C ratios together with the kerogen Sorg/C ratios show that the\nimmature samples host both type-IIS and sulfur-rich type-II kerogen (atomic Sorg/C: 0.032 to\n0.045) while the samples with lower Sorg/C ratios (atomic Sorg/C &lt; 0.03) are more mature. Based\non the crossplot relationships between thermal maturity parameters (biomarkers, programmed\npyrolysis, and atomic H/C), dibenzothiophene/(dibenzothiophene+phenanthrene) ratios, and\nSorg/C ratios, the more mature samples host matured type-IIS or sulfur-rich type II kerogens\nthat had higher initial organic sulfur contents prior to maturation. Some previously established\nthermal maturity biomarker ratios track the sample range of thermal maturity remarkably well\n(e.g., C21+22 monoaromatic steroids/total monoaromatic steroids), while other biomarker\nthermal maturity parameters display weaker relationships with thermal maturity (C31 17</w:instrText>
      </w:r>
      <w:r w:rsidR="00D94F66" w:rsidRPr="001E7B0F">
        <w:rPr>
          <w:strike/>
        </w:rPr>
        <w:instrText></w:instrText>
      </w:r>
      <w:r w:rsidR="00D94F66" w:rsidRPr="001E7B0F">
        <w:rPr>
          <w:strike/>
        </w:rPr>
        <w:instrText xml:space="preserve"> </w:instrText>
      </w:r>
      <w:r w:rsidR="00D94F66" w:rsidRPr="001E7B0F">
        <w:rPr>
          <w:strike/>
        </w:rPr>
        <w:instrText></w:instrText>
      </w:r>
      <w:r w:rsidR="00D94F66" w:rsidRPr="001E7B0F">
        <w:rPr>
          <w:strike/>
        </w:rPr>
        <w:instrText></w:instrText>
      </w:r>
      <w:r w:rsidR="00D94F66" w:rsidRPr="001E7B0F">
        <w:rPr>
          <w:strike/>
        </w:rPr>
        <w:instrText xml:space="preserve">\n22S/(22S+R)). Potential new biomarker relationships with thermal maturity are also evaluated.","URL":"https://www.earthdoc.org/content/papers/10.3997/2214-4609.201902837","DOI":"10.3997/2214-4609.201902837","author":[{"family":"French","given":"K. L."},{"family":"Birdwell","given":"J. E."},{"family":"Lewan","given":"M. D."}],"issued":{"date-parts":[["2019"]]}}}],"schema":"https://github.com/citation-style-language/schema/raw/master/csl-citation.json"} </w:instrText>
      </w:r>
      <w:r w:rsidR="0089781D" w:rsidRPr="001E7B0F">
        <w:rPr>
          <w:strike/>
        </w:rPr>
        <w:fldChar w:fldCharType="separate"/>
      </w:r>
      <w:r w:rsidR="00DC5B90" w:rsidRPr="001E7B0F">
        <w:rPr>
          <w:rFonts w:cs="Times New Roman"/>
          <w:strike/>
        </w:rPr>
        <w:t>(Donovan et al., 2017; French et al., 2019a)</w:t>
      </w:r>
      <w:r w:rsidR="0089781D" w:rsidRPr="001E7B0F">
        <w:rPr>
          <w:strike/>
        </w:rPr>
        <w:fldChar w:fldCharType="end"/>
      </w:r>
      <w:r w:rsidRPr="001E7B0F">
        <w:rPr>
          <w:strike/>
        </w:rPr>
        <w:t>.</w:t>
      </w:r>
      <w:r w:rsidRPr="00CD0126">
        <w:t xml:space="preserve"> </w:t>
      </w:r>
      <w:r>
        <w:t xml:space="preserve"> </w:t>
      </w:r>
    </w:p>
    <w:p w14:paraId="2F25E22A" w14:textId="7873E7F3" w:rsidR="0011535F" w:rsidRDefault="0011535F" w:rsidP="00824E09">
      <w:r w:rsidRPr="0011535F">
        <w:rPr>
          <w:highlight w:val="yellow"/>
        </w:rPr>
        <w:t xml:space="preserve">See Zhang et al., Eagle Ford 2017 for gas </w:t>
      </w:r>
      <w:proofErr w:type="spellStart"/>
      <w:r w:rsidRPr="0011535F">
        <w:rPr>
          <w:highlight w:val="yellow"/>
        </w:rPr>
        <w:t>geochem</w:t>
      </w:r>
      <w:proofErr w:type="spellEnd"/>
      <w:r w:rsidRPr="0011535F">
        <w:rPr>
          <w:highlight w:val="yellow"/>
        </w:rPr>
        <w:t xml:space="preserve"> data.</w:t>
      </w:r>
    </w:p>
    <w:p w14:paraId="4248F522" w14:textId="63D2470E" w:rsidR="00222825" w:rsidRDefault="00222825" w:rsidP="00222825">
      <w:r w:rsidRPr="00222825">
        <w:rPr>
          <w:highlight w:val="yellow"/>
        </w:rPr>
        <w:t xml:space="preserve">Eagle Ford is immature LOM &lt; 7 in Uvalde county [Reference: The Eagle Ford Shale Play, South Texas: Regional Variations in Fluid Types, Hydrocarbon Production and Reservoir Properties (Yao </w:t>
      </w:r>
      <w:proofErr w:type="spellStart"/>
      <w:r w:rsidRPr="00222825">
        <w:rPr>
          <w:highlight w:val="yellow"/>
        </w:rPr>
        <w:t>Tian</w:t>
      </w:r>
      <w:proofErr w:type="spellEnd"/>
      <w:r w:rsidRPr="00222825">
        <w:rPr>
          <w:highlight w:val="yellow"/>
        </w:rPr>
        <w:t>, Walter B. Ayers, William, D. McCain, Jr. Texas A&amp;M University)].</w:t>
      </w:r>
      <w:r>
        <w:t xml:space="preserve">  </w:t>
      </w:r>
    </w:p>
    <w:p w14:paraId="5619C048" w14:textId="07258141" w:rsidR="00222825" w:rsidRDefault="00B64317" w:rsidP="00824E09">
      <w:r>
        <w:t xml:space="preserve">Also </w:t>
      </w:r>
      <w:proofErr w:type="spellStart"/>
      <w:r>
        <w:t>Kuske</w:t>
      </w:r>
      <w:proofErr w:type="spellEnd"/>
      <w:r>
        <w:t xml:space="preserve"> et al, and check the references in the Hippie-</w:t>
      </w:r>
      <w:proofErr w:type="spellStart"/>
      <w:r>
        <w:t>Dippie</w:t>
      </w:r>
      <w:proofErr w:type="spellEnd"/>
      <w:r>
        <w:t xml:space="preserve"> related folder</w:t>
      </w:r>
    </w:p>
    <w:p w14:paraId="67D31541" w14:textId="4CBE9787" w:rsidR="00B64317" w:rsidRDefault="007E737E" w:rsidP="00824E09">
      <w:r>
        <w:t xml:space="preserve">According to </w:t>
      </w:r>
      <w:r>
        <w:fldChar w:fldCharType="begin"/>
      </w:r>
      <w:r>
        <w:instrText xml:space="preserve"> ADDIN ZOTERO_ITEM CSL_CITATION {"citationID":"cGEgiMN2","properties":{"formattedCitation":"(Donovan et al., 2016)","plainCitation":"(Donovan et al., 2016)","noteIndex":0},"citationItems":[{"id":440,"uris":["http://zotero.org/users/local/pytFPmJs/items/DMTZEU26"],"uri":["http://zotero.org/users/local/pytFPmJs/items/DMTZEU26"],"itemData":{"id":440,"type":"chapter","title":"Findings from the Eagle Ford Outcrops of West Texas and Implications to the Subsurface of South Texas","container-title":"The Eagle Ford Shale: A Renaissance in U.S. Oil Production","collection-title":"AAPG Memoir","collection-number":"110","publisher":"American Association of Petroleum Geologists","page":"301-336","abstract":"The Eagle Ford Group crops out in a series of spectacular cut-bank exposures within Lozier Canyon region in Terrell County (west Texas). These outcrops provide an unparalleled opportunity to examine the Eagle Ford Group and gain valuable insights into explaining and predicting the vertical and lateral variability, as well as the thickness changes that can occur regionally within an unconventional source rock play.In the subsurface of south Texas, the Eagle Ford Group is typically divided into an organic-rich Lower Eagle Formation and a carbonate-rich Upper Eagle Ford Formation. Both formations are petrophysically distinct, especially on gamma ray (GR) and sonic logs. When geochemically analyzed, the basal portion of the Upper Eagle Ford Formation also contains a unique positive carbon isotope δ13C excursion interpreted as the Ocean Anoxic Event 2 (OAE2). The peak of this isotope excursion is the assigned proxy for the base of the Turonian Stage. Within the Eagle Ford outcrops of west Texas a vertical succession of five informal lithostratigraphic units, referred to as units A to E from the base up, are fairly obvious. Unit A consists of interbedded grainstones and carbonate mudstones. Unit B is dominated by organic-rich black carbonate mudstones. Unit C consists of packstone beds interbedded with light gray carbonate mudstones. Unit D consists of bioturbated marls, while Unit E consists of grainstones interbedded with carbonate mudstones and bentonites. By incorporating petrophysical and geochemical data, the Lower and Upper Eagle Formations from the subsurface of south Texas can also be defined in the Eagle Ford outcrops of west Texas. Our work suggests that outcrop units A and B represent the Lower Eagle Ford Formation, while outcrop units C, D, and E represent the Upper Eagle Ford Formation. Similar to the subsurface of south Texas, a distinct positive carbon isotope δ13C excursion also occurs in the basal portions of the Upper Eagle Ford Formation (unit C) in outcrop. More detailed analysis of the outcrop and subsurface data from the Eagle Ford Group in west Texas indicates that the five informal lithostratigraphic units can be further divided into a vertical succession of 16 subunits. This more detailed vertical facies succession was used to define four genetically related depositional sequences each with distinctive geochemical and petrophysical characteristics which make them particularly suitable for regional subsurface mapping. For nomenclature simplicity, these four sequences are herein termed the lower and upper (allo-) members of the Lower Eagle Ford Formation and the lower and upper (allo-) members of the Upper Eagle Ford Formation. The lower member of the Lower Eagle Ford Formation is an organic-rich, high-resistivity, uranium-poor mudstone-dominated sequence. A distinctive clay-rich, low-resistivity zone also marks its base. This sequence appears to be the primary unconventional reservoir interval in the subsurface of south Texas. The upper member of the Lower Eagle Ford Formation can be characterized as a uranium- and bentonite-rich, mudstone-dominated sequence. The lower member of the Upper Eagle Ford Formation is a uranium-poor interbedded mudstone and limestone succession characterized by an overall (low) blocky GR pattern, the presence of a distinctive positive carbon isotope δ13C excursion, and a clay-rich, low-resistivity zone at its base. The upper member of the Upper Eagle Formation is a bentonite-bearing, low-TOC interval that is more bioturbated toward its base and interbedded toward its top. It is characterized by the presence of a high GR, low resistivity, and low velocity mudstone at its interpreted maximum flooding surface.Regional correlations of the four defined Eagle Ford depositional sequences (allomembers) reveal that the unconformities at the base of each of the four sequences, as well as the one at the base of the overlying Austin Chalk, modify the thickness and distribution of underlying strata. Thus any attempt to explain and predict the distribution and thickness variations of any of the four sequences (allomembers), especially the organic-rich lower member of the Lower Eagle Ford Formation, is highly dependent on the recognition and regional mapping of these unconformities.","URL":"https://doi.org/10.1306/13541967M1101083","ISBN":"978-0-89181-390-3","note":"DOI: 10.1306/13541967M1101083","author":[{"family":"Donovan","given":"Arthur D."},{"family":"Staerker","given":"T. Scott"},{"family":"Gardner","given":"Rand"},{"family":"Pope","given":"Michael C."},{"family":"Pramudito","given":"Aris"},{"family":"Wehner","given":"Matthew"}],"issued":{"date-parts":[["2016"]]}}}],"schema":"https://github.com/citation-style-language/schema/raw/master/csl-citation.json"} </w:instrText>
      </w:r>
      <w:r>
        <w:fldChar w:fldCharType="separate"/>
      </w:r>
      <w:r w:rsidR="00DC5B90" w:rsidRPr="00DC5B90">
        <w:rPr>
          <w:rFonts w:cs="Times New Roman"/>
        </w:rPr>
        <w:t>(Donovan et al., 2016)</w:t>
      </w:r>
      <w:r>
        <w:fldChar w:fldCharType="end"/>
      </w:r>
      <w:r>
        <w:t xml:space="preserve">, the lower member of the Upper Eagle Ford south of the San Marcos Arch is a clay-poor </w:t>
      </w:r>
      <w:proofErr w:type="spellStart"/>
      <w:r>
        <w:t>interbedded</w:t>
      </w:r>
      <w:proofErr w:type="spellEnd"/>
      <w:r>
        <w:t xml:space="preserve"> mudstone and limestone.  This is consistent with the composition of the Eagle Ford sample we used for the experiment, suggesting a possible match.  </w:t>
      </w:r>
    </w:p>
    <w:p w14:paraId="27E9A030" w14:textId="00F3EFA3" w:rsidR="004372C1" w:rsidRDefault="004372C1" w:rsidP="00824E09">
      <w:r>
        <w:t xml:space="preserve">Grabowski </w:t>
      </w:r>
      <w:r>
        <w:fldChar w:fldCharType="begin"/>
      </w:r>
      <w:r>
        <w:instrText xml:space="preserve"> ADDIN ZOTERO_ITEM CSL_CITATION {"citationID":"GbT4pXN2","properties":{"formattedCitation":"(1995)","plainCitation":"(1995)","noteIndex":0},"citationItems":[{"id":434,"uris":["http://zotero.org/users/local/pytFPmJs/items/SSUDBH6B"],"uri":["http://zotero.org/users/local/pytFPmJs/items/SSUDBH6B"],"itemData":{"id":434,"type":"chapter","title":"Organic-rich chalks and calcareous mudstones of the Upper Cretaceous Austin Chalk and Eagleford Formation, south-central Texas, USA","container-title":"Petroleum Source Rocks","publisher":"Springer","page":"209–234","author":[{"family":"Grabowski","given":"GJ"}],"editor":[{"family":"Katz","given":"BJ"}],"issued":{"date-parts":[["1995"]]}},"suppress-author":true}],"schema":"https://github.com/citation-style-language/schema/raw/master/csl-citation.json"} </w:instrText>
      </w:r>
      <w:r>
        <w:fldChar w:fldCharType="separate"/>
      </w:r>
      <w:r w:rsidR="00DC5B90" w:rsidRPr="00DC5B90">
        <w:rPr>
          <w:rFonts w:cs="Times New Roman"/>
        </w:rPr>
        <w:t>(1995)</w:t>
      </w:r>
      <w:r>
        <w:fldChar w:fldCharType="end"/>
      </w:r>
      <w:r w:rsidRPr="004372C1">
        <w:t xml:space="preserve"> </w:t>
      </w:r>
      <w:r>
        <w:t xml:space="preserve">had </w:t>
      </w:r>
      <w:r w:rsidRPr="004372C1">
        <w:t xml:space="preserve">pretty high EOM/TOC, up to 80% by </w:t>
      </w:r>
      <w:proofErr w:type="spellStart"/>
      <w:r w:rsidRPr="004372C1">
        <w:t>wt</w:t>
      </w:r>
      <w:proofErr w:type="spellEnd"/>
      <w:r>
        <w:t xml:space="preserve"> for the Austin Chalk</w:t>
      </w:r>
      <w:r w:rsidRPr="004372C1">
        <w:t>; 64% is the number I got for the EF-D2O-1 sample</w:t>
      </w:r>
      <w:r>
        <w:t xml:space="preserve"> (calculated from the elemental analysis)</w:t>
      </w:r>
      <w:r w:rsidRPr="004372C1">
        <w:t>.</w:t>
      </w:r>
    </w:p>
    <w:p w14:paraId="24E709FF" w14:textId="7C63D7B6" w:rsidR="00824E09" w:rsidRDefault="00824E09" w:rsidP="00824E09">
      <w:r>
        <w:t>The starting fluid in Experiment EF-D2O-1 (“DIPPIE-1”)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E6792">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64A145B4" w:rsidR="00824E09" w:rsidRDefault="00824E09" w:rsidP="00824E09">
      <w:r>
        <w:t xml:space="preserve">To monitor the fluid composition and the extent of </w:t>
      </w:r>
      <w:proofErr w:type="spellStart"/>
      <w:r>
        <w:t>deuteration</w:t>
      </w:r>
      <w:proofErr w:type="spellEnd"/>
      <w:r>
        <w:t>, samples 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w:t>
      </w:r>
      <w:proofErr w:type="spellStart"/>
      <w:r>
        <w:t>MilliQ</w:t>
      </w:r>
      <w:proofErr w:type="spellEnd"/>
      <w:r>
        <w:t xml:space="preserve"> water and saved for analysis of major </w:t>
      </w:r>
      <w:proofErr w:type="spellStart"/>
      <w:r>
        <w:t>cations</w:t>
      </w:r>
      <w:proofErr w:type="spellEnd"/>
      <w:r>
        <w:t xml:space="preserve"> and anions, or stored with dichloromethane in the fridge in a screw capped vial for analysis of non-volatile organic compounds.</w:t>
      </w:r>
    </w:p>
    <w:p w14:paraId="7F4BA22B" w14:textId="22E1D907" w:rsidR="00824E09" w:rsidRDefault="00824E09" w:rsidP="00824E09">
      <w:r>
        <w:lastRenderedPageBreak/>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AA9D425" w:rsidR="00824E09" w:rsidRPr="00824E09" w:rsidRDefault="00824E09" w:rsidP="00824E09">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and HP 5973 mass selective detector was used to determine the amount of </w:t>
      </w:r>
      <w:proofErr w:type="spellStart"/>
      <w:r>
        <w:t>deuteration</w:t>
      </w:r>
      <w:proofErr w:type="spellEnd"/>
      <w:r>
        <w:t xml:space="preserve">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each of the methane-</w:t>
      </w:r>
      <w:r w:rsidRPr="00824E09">
        <w:rPr>
          <w:i/>
        </w:rPr>
        <w:t>d</w:t>
      </w:r>
      <w:r>
        <w:t xml:space="preserve"> </w:t>
      </w:r>
      <w:proofErr w:type="spellStart"/>
      <w:r>
        <w:t>isotopologues</w:t>
      </w:r>
      <w:proofErr w:type="spellEnd"/>
      <w:r>
        <w:t xml:space="preserve">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6529A069" w14:textId="0194B17D" w:rsidR="00DD6B70" w:rsidRPr="00DD6B7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A</w:t>
      </w:r>
      <w:r>
        <w:t xml:space="preserve">.  The expected thermal maturity was estimated from this temperature profile by applying the </w:t>
      </w:r>
      <w:proofErr w:type="spellStart"/>
      <w:r>
        <w:t>EASY%Ro</w:t>
      </w:r>
      <w:proofErr w:type="spellEnd"/>
      <w:r>
        <w:t xml:space="preserve"> model (Sweeney and Burnham, 1990</w:t>
      </w:r>
      <w:r w:rsidR="00575F9F">
        <w:t>?), and</w:t>
      </w:r>
      <w:r>
        <w:t xml:space="preserve"> is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B</w:t>
      </w:r>
      <w:r>
        <w:t>.  Maturities spanned the entire range of the oil window (ca. 0.5% to 1.3</w:t>
      </w:r>
      <w:r w:rsidRPr="00DD6B70">
        <w:t>%</w:t>
      </w:r>
      <w:r>
        <w:t xml:space="preserve"> </w:t>
      </w:r>
      <w:r w:rsidRPr="00DD6B70">
        <w:t>R</w:t>
      </w:r>
      <w:r w:rsidRPr="00DD6B70">
        <w:rPr>
          <w:vertAlign w:val="subscript"/>
        </w:rPr>
        <w:t>o</w:t>
      </w:r>
      <w:r w:rsidRPr="00DD6B70">
        <w:t>-equivalent</w:t>
      </w:r>
      <w:r>
        <w:t xml:space="preserve">; </w:t>
      </w:r>
      <w:r w:rsidRPr="00DD6B70">
        <w:t>Burnham, 2019)</w:t>
      </w:r>
      <w:r>
        <w:t xml:space="preserve">.  </w:t>
      </w:r>
    </w:p>
    <w:p w14:paraId="13957BC5" w14:textId="31AC3B3C" w:rsidR="00DE6F7C" w:rsidRDefault="00DE6F7C" w:rsidP="00DE6F7C">
      <w:pPr>
        <w:pStyle w:val="Heading2"/>
      </w:pPr>
      <w:r>
        <w:t>Concentrations of aqueous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E6792">
        <w:rPr>
          <w:b/>
          <w:noProof/>
        </w:rPr>
        <w:t>2</w:t>
      </w:r>
      <w:r w:rsidR="00294B58">
        <w:rPr>
          <w:b/>
        </w:rPr>
        <w:fldChar w:fldCharType="end"/>
      </w:r>
      <w:r>
        <w:t>. 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3EA7BFA2"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t>This might indicate that carbonate reached saturation and began to precipitate (</w:t>
      </w:r>
      <w:proofErr w:type="spellStart"/>
      <w:r>
        <w:t>Seewald</w:t>
      </w:r>
      <w:proofErr w:type="spellEnd"/>
      <w:r>
        <w:t xml:space="preserve"> et al., 1998); to verify this, measurements of major </w:t>
      </w:r>
      <w:proofErr w:type="spellStart"/>
      <w:r>
        <w:t>cations</w:t>
      </w:r>
      <w:proofErr w:type="spellEnd"/>
      <w:r>
        <w:t xml:space="preserve"> are required. Production of CO2 as the most abundant product of hydrothermal alteration of </w:t>
      </w:r>
      <w:proofErr w:type="spellStart"/>
      <w:r>
        <w:t>kerogen</w:t>
      </w:r>
      <w:proofErr w:type="spellEnd"/>
      <w:r>
        <w:t xml:space="preserve"> is also consistent with prior experimental work (</w:t>
      </w:r>
      <w:proofErr w:type="spellStart"/>
      <w:r>
        <w:t>Seewald</w:t>
      </w:r>
      <w:proofErr w:type="spellEnd"/>
      <w:r>
        <w:t>, 2003). Alternatively, carbonate could have been released from the rock as it had not been decalcified prior to heating.</w:t>
      </w:r>
    </w:p>
    <w:p w14:paraId="7BE92A0F" w14:textId="57C40494" w:rsidR="0077152F" w:rsidRDefault="00DE6F7C" w:rsidP="00DE6F7C">
      <w:r>
        <w:t xml:space="preserve">Concentrations of methane increased </w:t>
      </w:r>
      <w:r w:rsidR="00A60D8A">
        <w:t>in every successive</w:t>
      </w:r>
      <w:r>
        <w:t xml:space="preserve"> </w:t>
      </w:r>
      <w:r w:rsidR="00A60D8A">
        <w:t>time step</w:t>
      </w:r>
      <w:r>
        <w:t>, as did concentrations of detected n-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7AAEC61C" w14:textId="59495223" w:rsidR="00DE6F7C" w:rsidRDefault="00DE6F7C" w:rsidP="00DE6F7C">
      <w:pPr>
        <w:pStyle w:val="Heading2"/>
      </w:pPr>
      <w:r>
        <w:t xml:space="preserve">Production of </w:t>
      </w:r>
      <w:proofErr w:type="spellStart"/>
      <w:r>
        <w:t>deuterated</w:t>
      </w:r>
      <w:proofErr w:type="spellEnd"/>
      <w:r>
        <w:t xml:space="preserve"> methane</w:t>
      </w:r>
      <w:r w:rsidR="00F618C2">
        <w:t xml:space="preserve"> </w:t>
      </w:r>
      <w:proofErr w:type="spellStart"/>
      <w:r w:rsidR="00F618C2">
        <w:t>isotopologues</w:t>
      </w:r>
      <w:proofErr w:type="spellEnd"/>
    </w:p>
    <w:p w14:paraId="045B7013" w14:textId="1513E952"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Pr>
          <w:b/>
          <w:noProof/>
        </w:rPr>
        <w:t>3</w:t>
      </w:r>
      <w:r>
        <w:rPr>
          <w:b/>
        </w:rPr>
        <w:fldChar w:fldCharType="end"/>
      </w:r>
      <w:r w:rsidR="00124E29">
        <w:t xml:space="preserve">.  Fragment intensities were very similar to those determined by </w:t>
      </w:r>
      <w:proofErr w:type="spellStart"/>
      <w:r w:rsidR="00124E29">
        <w:t>Diebeler</w:t>
      </w:r>
      <w:proofErr w:type="spellEnd"/>
      <w:r w:rsidR="00124E29">
        <w:t xml:space="preserve"> and </w:t>
      </w:r>
      <w:proofErr w:type="spellStart"/>
      <w:r w:rsidR="00124E29">
        <w:t>Moehler</w:t>
      </w:r>
      <w:proofErr w:type="spellEnd"/>
      <w:r w:rsidR="00124E29">
        <w:t xml:space="preserve"> (1950).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Pr>
          <w:b/>
          <w:noProof/>
        </w:rPr>
        <w:t>4</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069DEA1" w:rsidR="00FB08EE" w:rsidRPr="00ED126F" w:rsidRDefault="005E5812" w:rsidP="00FB08EE">
      <w:r>
        <w:lastRenderedPageBreak/>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ED6AD8">
        <w:t xml:space="preserve"> </w:t>
      </w:r>
      <w:r w:rsidR="000C1585">
        <w:t xml:space="preserve"> Estimated </w:t>
      </w:r>
      <w:r w:rsidR="00ED6AD8">
        <w:t>relative abundances of methane-</w:t>
      </w:r>
      <w:r w:rsidR="00ED6AD8">
        <w:rPr>
          <w:i/>
        </w:rPr>
        <w:t>d</w:t>
      </w:r>
      <w:r w:rsidR="00ED6AD8">
        <w:t xml:space="preserve"> </w:t>
      </w:r>
      <w:proofErr w:type="spellStart"/>
      <w:r w:rsidR="00ED6AD8">
        <w:t>isotopologues</w:t>
      </w:r>
      <w:proofErr w:type="spellEnd"/>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0C1585" w:rsidRPr="00ED6AD8">
        <w:rPr>
          <w:b/>
          <w:noProof/>
        </w:rPr>
        <w:t>5</w:t>
      </w:r>
      <w:r w:rsidR="000C1585" w:rsidRPr="00ED6AD8">
        <w:rPr>
          <w:b/>
        </w:rPr>
        <w:fldChar w:fldCharType="end"/>
      </w:r>
      <w:r w:rsidR="000C1585">
        <w:rPr>
          <w:b/>
        </w:rPr>
        <w:t>A</w:t>
      </w:r>
      <w:r w:rsidR="00ED6AD8">
        <w:t>.</w:t>
      </w:r>
      <w:r w:rsidR="00807EED">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D6AD8" w:rsidRPr="00ED6AD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xml:space="preserve">, calculated from th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D126F">
        <w:rPr>
          <w:b/>
          <w:noProof/>
        </w:rPr>
        <w:t>6</w:t>
      </w:r>
      <w:r w:rsidR="00ED126F">
        <w:rPr>
          <w:b/>
        </w:rPr>
        <w:fldChar w:fldCharType="end"/>
      </w:r>
      <w:r w:rsidR="00ED126F">
        <w:t>.</w:t>
      </w:r>
    </w:p>
    <w:p w14:paraId="4F65AED5" w14:textId="35737FAC"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D126F" w:rsidRPr="00ED6AD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B1A88">
        <w:rPr>
          <w:b/>
          <w:noProof/>
        </w:rPr>
        <w:t>6</w:t>
      </w:r>
      <w:r w:rsidR="001B1A88">
        <w:rPr>
          <w:b/>
        </w:rPr>
        <w:fldChar w:fldCharType="end"/>
      </w:r>
      <w:r>
        <w:t xml:space="preserve">). These results suggest that at relatively lower temperatures of ~200 °C, the rate of methane generation approaches or exceeds the rate of D/H exchange between water and </w:t>
      </w:r>
      <w:proofErr w:type="spellStart"/>
      <w:r>
        <w:t>kerogen</w:t>
      </w:r>
      <w:proofErr w:type="spellEnd"/>
      <w:r>
        <w:t xml:space="preserve">, whereas at higher temperatures, extensive D/H exchange between </w:t>
      </w:r>
      <w:proofErr w:type="spellStart"/>
      <w:r>
        <w:t>kerogen</w:t>
      </w:r>
      <w:proofErr w:type="spellEnd"/>
      <w:r>
        <w:t xml:space="preserve">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 xml:space="preserve">more than 50% of all labile, methane-generating sites on </w:t>
      </w:r>
      <w:proofErr w:type="spellStart"/>
      <w:r>
        <w:t>kerogen</w:t>
      </w:r>
      <w:proofErr w:type="spellEnd"/>
      <w:r>
        <w:t xml:space="preserve"> were fully </w:t>
      </w:r>
      <w:proofErr w:type="spellStart"/>
      <w:r>
        <w:t>deuterated</w:t>
      </w:r>
      <w:proofErr w:type="spellEnd"/>
      <w:r>
        <w:t>.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O isotopic exchange occurring after the generation of primarily non-</w:t>
      </w:r>
      <w:proofErr w:type="spellStart"/>
      <w:r>
        <w:t>deuterated</w:t>
      </w:r>
      <w:proofErr w:type="spellEnd"/>
      <w:r>
        <w:t xml:space="preserve"> methane. This is unlikely given the sluggish pace at which D/H exchange occurs for methane (Reeves et al., 2012</w:t>
      </w:r>
      <w:r w:rsidR="00F94FD9">
        <w:t>; Wang et al., 2018</w:t>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 xml:space="preserve">indicates that the “capping” hydrogen was derived from </w:t>
      </w:r>
      <w:proofErr w:type="spellStart"/>
      <w:r>
        <w:t>kerogen</w:t>
      </w:r>
      <w:proofErr w:type="spellEnd"/>
      <w:r>
        <w:t xml:space="preserve"> or other H-containing species in the rock as opposed to water. Alternatively, the CH</w:t>
      </w:r>
      <w:r w:rsidRPr="006871AE">
        <w:rPr>
          <w:vertAlign w:val="subscript"/>
        </w:rPr>
        <w:t>4</w:t>
      </w:r>
      <w:r>
        <w:t xml:space="preserve"> observed at the first time point may have been </w:t>
      </w:r>
      <w:proofErr w:type="spellStart"/>
      <w:r>
        <w:t>sorbed</w:t>
      </w:r>
      <w:proofErr w:type="spellEnd"/>
      <w:r>
        <w:t xml:space="preserve">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w:t>
      </w:r>
      <w:proofErr w:type="spellStart"/>
      <w:r>
        <w:t>deuterated</w:t>
      </w:r>
      <w:proofErr w:type="spellEnd"/>
      <w:r>
        <w:t xml:space="preserve">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E1D58" w:rsidRPr="00ED6AD8">
        <w:rPr>
          <w:b/>
          <w:noProof/>
        </w:rPr>
        <w:t>5</w:t>
      </w:r>
      <w:r w:rsidR="008E1D58" w:rsidRPr="00ED6AD8">
        <w:rPr>
          <w:b/>
        </w:rPr>
        <w:fldChar w:fldCharType="end"/>
      </w:r>
      <w:r w:rsidR="008E1D58">
        <w:rPr>
          <w:b/>
        </w:rPr>
        <w:t>B</w:t>
      </w:r>
      <w:r>
        <w:t xml:space="preserve">) suggests that </w:t>
      </w:r>
      <w:proofErr w:type="spellStart"/>
      <w:r>
        <w:t>kerogen</w:t>
      </w:r>
      <w:proofErr w:type="spellEnd"/>
      <w:r>
        <w:t xml:space="preserve"> or oil from which methane was generated did not fully exchange before methane formed.</w:t>
      </w:r>
      <w:r w:rsidR="004E380B">
        <w:t xml:space="preserve">  </w:t>
      </w:r>
    </w:p>
    <w:p w14:paraId="01346638" w14:textId="58113E52" w:rsidR="00972327" w:rsidRDefault="00972327" w:rsidP="00DE6F7C">
      <w:r>
        <w:t>I</w:t>
      </w:r>
      <w:r w:rsidR="00062770">
        <w:t>f</w:t>
      </w:r>
      <w:r w:rsidR="00307066">
        <w:t xml:space="preserve"> significant</w:t>
      </w:r>
      <w:r w:rsidR="00062770">
        <w:t xml:space="preserve"> exchange were to occur, either between water and </w:t>
      </w:r>
      <w:proofErr w:type="spellStart"/>
      <w:r w:rsidR="00062770">
        <w:t>kerogen</w:t>
      </w:r>
      <w:proofErr w:type="spellEnd"/>
      <w:r w:rsidR="00062770">
        <w:t xml:space="preserve">,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4B36EE" w:rsidRPr="00ED6AD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w:t>
      </w:r>
      <w:proofErr w:type="spellStart"/>
      <w:r w:rsidR="009D1A3D">
        <w:t>deuterated</w:t>
      </w:r>
      <w:proofErr w:type="spellEnd"/>
      <w:r w:rsidR="009D1A3D">
        <w:t xml:space="preserve"> </w:t>
      </w:r>
      <w:proofErr w:type="spellStart"/>
      <w:r w:rsidR="009D1A3D">
        <w:t>kerogen</w:t>
      </w:r>
      <w:proofErr w:type="spellEnd"/>
      <w:r w:rsidR="009754B1">
        <w:t xml:space="preserve"> </w:t>
      </w:r>
      <w:r w:rsidR="009D1A3D">
        <w:t>(e.g., –CD</w:t>
      </w:r>
      <w:r w:rsidR="009D1A3D" w:rsidRPr="009D1A3D">
        <w:rPr>
          <w:vertAlign w:val="subscript"/>
        </w:rPr>
        <w:t>3</w:t>
      </w:r>
      <w:r w:rsidR="009D1A3D">
        <w:t>)</w:t>
      </w:r>
      <w:r w:rsidR="009754B1">
        <w:t xml:space="preserve"> or singly-</w:t>
      </w:r>
      <w:proofErr w:type="spellStart"/>
      <w:r w:rsidR="009754B1">
        <w:t>deuterated</w:t>
      </w:r>
      <w:proofErr w:type="spellEnd"/>
      <w:r w:rsidR="009754B1">
        <w:t xml:space="preserve">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w:t>
      </w:r>
      <w:proofErr w:type="spellStart"/>
      <w:r w:rsidR="005559B3">
        <w:t>deuterated</w:t>
      </w:r>
      <w:proofErr w:type="spellEnd"/>
      <w:r w:rsidR="005559B3">
        <w:t xml:space="preserve">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Reeves et al., 2012).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proofErr w:type="spellStart"/>
      <w:r w:rsidR="00D34321" w:rsidRPr="00D34321">
        <w:t>δD</w:t>
      </w:r>
      <w:proofErr w:type="spellEnd"/>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proofErr w:type="spellStart"/>
      <w:r w:rsidR="006749E8">
        <w:t>EASY%Ro</w:t>
      </w:r>
      <w:proofErr w:type="spellEnd"/>
      <w:r w:rsidR="006749E8">
        <w:t xml:space="preserve">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611AE4">
        <w:rPr>
          <w:b/>
          <w:noProof/>
        </w:rPr>
        <w:t>6</w:t>
      </w:r>
      <w:r w:rsidR="00611AE4">
        <w:rPr>
          <w:b/>
        </w:rPr>
        <w:fldChar w:fldCharType="end"/>
      </w:r>
      <w:r w:rsidR="00611AE4">
        <w:rPr>
          <w:b/>
        </w:rPr>
        <w:t>A</w:t>
      </w:r>
      <w:r w:rsidR="00B046EC">
        <w:t>).</w:t>
      </w:r>
      <w:r w:rsidR="00B21301">
        <w:t xml:space="preserve"> </w:t>
      </w:r>
    </w:p>
    <w:p w14:paraId="734DA5F5" w14:textId="412CEB26" w:rsidR="00EC3FCB" w:rsidRPr="00581D19" w:rsidRDefault="00810FF7" w:rsidP="00DE6F7C">
      <w:r>
        <w:lastRenderedPageBreak/>
        <w:t>Fig. 6A</w:t>
      </w:r>
      <w:r w:rsidR="00581D19">
        <w:t xml:space="preserve"> shows the p</w:t>
      </w:r>
      <w:r w:rsidR="00581D19" w:rsidRPr="00581D19">
        <w:t>ercentage of water-derived hydrogen in CH4 vs. estimated maturity (</w:t>
      </w:r>
      <w:proofErr w:type="spellStart"/>
      <w:r w:rsidR="00581D19" w:rsidRPr="00581D19">
        <w:t>EASY%Ro</w:t>
      </w:r>
      <w:proofErr w:type="spellEnd"/>
      <w:r w:rsidR="00581D19" w:rsidRPr="00581D19">
        <w:t>).  Small symbols are from Wei et al. (2019, OG).  Some difference is expected given the</w:t>
      </w:r>
      <w:r w:rsidR="004F2F06">
        <w:t xml:space="preserve"> different source rocks, experi</w:t>
      </w:r>
      <w:r w:rsidR="00581D19" w:rsidRPr="00581D19">
        <w:t xml:space="preserve">mental conditions, and that the aqueous </w:t>
      </w:r>
      <w:proofErr w:type="spellStart"/>
      <w:r w:rsidR="00581D19" w:rsidRPr="00581D19">
        <w:t>medua</w:t>
      </w:r>
      <w:proofErr w:type="spellEnd"/>
      <w:r w:rsidR="00581D19" w:rsidRPr="00581D19">
        <w:t xml:space="preserve"> in HIPIEDIPPIE was D2O.  </w:t>
      </w:r>
    </w:p>
    <w:p w14:paraId="6AB74F84" w14:textId="38BB958F" w:rsidR="00EC3FCB" w:rsidRPr="004E380B" w:rsidRDefault="00EC3FCB" w:rsidP="00DE6F7C">
      <w:pPr>
        <w:rPr>
          <w:b/>
        </w:rPr>
      </w:pPr>
      <w:r w:rsidRPr="00EC3FCB">
        <w:rPr>
          <w:b/>
          <w:highlight w:val="yellow"/>
        </w:rPr>
        <w:t xml:space="preserve">ADD PLOT OF TOTAL MASS GENERATED (CONC*VOLUME REMAINING + </w:t>
      </w:r>
      <w:proofErr w:type="spellStart"/>
      <w:r w:rsidRPr="00EC3FCB">
        <w:rPr>
          <w:b/>
          <w:highlight w:val="yellow"/>
        </w:rPr>
        <w:t>SumC</w:t>
      </w:r>
      <w:proofErr w:type="spellEnd"/>
      <w:r w:rsidRPr="00EC3FCB">
        <w:rPr>
          <w:b/>
          <w:highlight w:val="yellow"/>
        </w:rPr>
        <w:t>*</w:t>
      </w:r>
      <w:proofErr w:type="spellStart"/>
      <w:r w:rsidRPr="00EC3FCB">
        <w:rPr>
          <w:b/>
          <w:highlight w:val="yellow"/>
        </w:rPr>
        <w:t>Vwithdrawn</w:t>
      </w:r>
      <w:proofErr w:type="spellEnd"/>
      <w:r w:rsidRPr="00EC3FCB">
        <w:rPr>
          <w:b/>
          <w:highlight w:val="yellow"/>
        </w:rPr>
        <w:t>), note doesn't account for any cracking of C2-C5</w:t>
      </w:r>
    </w:p>
    <w:p w14:paraId="5A02196A" w14:textId="0743BB1E" w:rsidR="00DE6F7C" w:rsidRPr="00092304" w:rsidRDefault="00DE6F7C" w:rsidP="00DE6F7C">
      <w:pPr>
        <w:rPr>
          <w:color w:val="FF0000"/>
        </w:rPr>
      </w:pPr>
      <w:r w:rsidRPr="00092304">
        <w:rPr>
          <w:color w:val="FF0000"/>
        </w:rPr>
        <w:t xml:space="preserve">While examining the total ion and extracted ion chromatograms to quantify the </w:t>
      </w:r>
      <w:proofErr w:type="spellStart"/>
      <w:r w:rsidRPr="00092304">
        <w:rPr>
          <w:color w:val="FF0000"/>
        </w:rPr>
        <w:t>deuteration</w:t>
      </w:r>
      <w:proofErr w:type="spellEnd"/>
      <w:r w:rsidRPr="00092304">
        <w:rPr>
          <w:color w:val="FF0000"/>
        </w:rPr>
        <w:t xml:space="preserve">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w:t>
      </w:r>
      <w:proofErr w:type="spellStart"/>
      <w:r w:rsidRPr="00092304">
        <w:rPr>
          <w:color w:val="FF0000"/>
        </w:rPr>
        <w:t>deuterated</w:t>
      </w:r>
      <w:proofErr w:type="spellEnd"/>
      <w:r w:rsidRPr="00092304">
        <w:rPr>
          <w:color w:val="FF0000"/>
        </w:rPr>
        <w:t xml:space="preserve"> with reaction time. Re-analysis of several samples while scanning a higher mass range suggested that the mystery compound had stable fragments near m/z 45 to 50 (depending on degree of deuterium substitution).</w:t>
      </w:r>
      <w:r w:rsidR="00B919DC" w:rsidRPr="00092304">
        <w:rPr>
          <w:color w:val="FF0000"/>
        </w:rPr>
        <w:t xml:space="preserve"> </w:t>
      </w:r>
      <w:r w:rsidRPr="00092304">
        <w:rPr>
          <w:color w:val="FF0000"/>
        </w:rPr>
        <w:t xml:space="preserve">This was verified by GC-MS analysis of a commercial </w:t>
      </w:r>
      <w:proofErr w:type="spellStart"/>
      <w:r w:rsidRPr="00092304">
        <w:rPr>
          <w:color w:val="FF0000"/>
        </w:rPr>
        <w:t>isobutane</w:t>
      </w:r>
      <w:proofErr w:type="spellEnd"/>
      <w:r w:rsidRPr="00092304">
        <w:rPr>
          <w:color w:val="FF0000"/>
        </w:rPr>
        <w:t xml:space="preserve"> standard (mostly isobutane-</w:t>
      </w:r>
      <w:r w:rsidRPr="00092304">
        <w:rPr>
          <w:i/>
          <w:color w:val="FF0000"/>
        </w:rPr>
        <w:t>d</w:t>
      </w:r>
      <w:r w:rsidRPr="00092304">
        <w:rPr>
          <w:color w:val="FF0000"/>
          <w:vertAlign w:val="subscript"/>
        </w:rPr>
        <w:t>0</w:t>
      </w:r>
      <w:r w:rsidRPr="00092304">
        <w:rPr>
          <w:color w:val="FF0000"/>
        </w:rPr>
        <w:t xml:space="preserve">) which yielded a base peak at m/z 43. No attempt to quantify the degree of </w:t>
      </w:r>
      <w:proofErr w:type="spellStart"/>
      <w:r w:rsidRPr="00092304">
        <w:rPr>
          <w:color w:val="FF0000"/>
        </w:rPr>
        <w:t>deuteration</w:t>
      </w:r>
      <w:proofErr w:type="spellEnd"/>
      <w:r w:rsidRPr="00092304">
        <w:rPr>
          <w:color w:val="FF0000"/>
        </w:rPr>
        <w:t xml:space="preserve"> in </w:t>
      </w:r>
      <w:proofErr w:type="spellStart"/>
      <w:r w:rsidRPr="00092304">
        <w:rPr>
          <w:color w:val="FF0000"/>
        </w:rPr>
        <w:t>isobutane</w:t>
      </w:r>
      <w:proofErr w:type="spellEnd"/>
      <w:r w:rsidRPr="00092304">
        <w:rPr>
          <w:color w:val="FF0000"/>
        </w:rPr>
        <w:t xml:space="preserve"> was made.</w:t>
      </w:r>
    </w:p>
    <w:p w14:paraId="5218904D" w14:textId="77777777" w:rsidR="00F15A65" w:rsidRDefault="00F15A65" w:rsidP="00F15A65"/>
    <w:p w14:paraId="1364AB1F" w14:textId="77777777" w:rsidR="00F15A65" w:rsidRDefault="00F15A65" w:rsidP="00F15A65">
      <w:r>
        <w:rPr>
          <w:highlight w:val="yellow"/>
        </w:rPr>
        <w:t>Comments in</w:t>
      </w:r>
      <w:r w:rsidRPr="00222825">
        <w:rPr>
          <w:highlight w:val="yellow"/>
        </w:rPr>
        <w:t xml:space="preserve"> Wei et al., 2019, Org </w:t>
      </w:r>
      <w:proofErr w:type="spellStart"/>
      <w:r w:rsidRPr="00222825">
        <w:rPr>
          <w:highlight w:val="yellow"/>
        </w:rPr>
        <w:t>Geochem</w:t>
      </w:r>
      <w:proofErr w:type="spellEnd"/>
    </w:p>
    <w:p w14:paraId="707F819A" w14:textId="3D323AB8" w:rsidR="00620C79" w:rsidRDefault="0023249C" w:rsidP="00DE6F7C">
      <w:r>
        <w:rPr>
          <w:noProof/>
        </w:rPr>
        <w:drawing>
          <wp:inline distT="0" distB="0" distL="0" distR="0" wp14:anchorId="4B038C18" wp14:editId="62225A18">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1BD441E5" w14:textId="29B21962" w:rsidR="00620C79" w:rsidRPr="00092304" w:rsidRDefault="00620C79" w:rsidP="00DE6F7C">
      <w:pPr>
        <w:rPr>
          <w:color w:val="FF0000"/>
        </w:rPr>
      </w:pPr>
      <w:r w:rsidRPr="00092304">
        <w:rPr>
          <w:color w:val="FF0000"/>
        </w:rPr>
        <w:t>There are three features in the dataset:</w:t>
      </w:r>
    </w:p>
    <w:p w14:paraId="51CDA818" w14:textId="55B23EB8" w:rsidR="00620C79" w:rsidRPr="00092304" w:rsidRDefault="00620C79" w:rsidP="00620C79">
      <w:pPr>
        <w:pStyle w:val="ListParagraph"/>
        <w:numPr>
          <w:ilvl w:val="0"/>
          <w:numId w:val="18"/>
        </w:numPr>
        <w:rPr>
          <w:color w:val="FF0000"/>
        </w:rPr>
      </w:pPr>
      <w:r w:rsidRPr="00092304">
        <w:rPr>
          <w:color w:val="FF0000"/>
        </w:rPr>
        <w:t>Predominance of CD4 at end of experiment</w:t>
      </w:r>
      <w:r w:rsidR="00F61354" w:rsidRPr="00092304">
        <w:rPr>
          <w:color w:val="FF0000"/>
        </w:rPr>
        <w:t>, coinciding with end of oil window</w:t>
      </w:r>
      <w:r w:rsidRPr="00092304">
        <w:rPr>
          <w:color w:val="FF0000"/>
        </w:rPr>
        <w:t>.</w:t>
      </w:r>
    </w:p>
    <w:p w14:paraId="77419305" w14:textId="72E044E8" w:rsidR="00620C79" w:rsidRPr="00092304" w:rsidRDefault="00620C79" w:rsidP="00620C79">
      <w:pPr>
        <w:pStyle w:val="ListParagraph"/>
        <w:numPr>
          <w:ilvl w:val="0"/>
          <w:numId w:val="18"/>
        </w:numPr>
        <w:rPr>
          <w:color w:val="FF0000"/>
        </w:rPr>
      </w:pPr>
      <w:r w:rsidRPr="00092304">
        <w:rPr>
          <w:color w:val="FF0000"/>
        </w:rPr>
        <w:t>Lack of direct CH4-CH4 isotopic exchange even at 350 C (CH4 did not increase)</w:t>
      </w:r>
    </w:p>
    <w:p w14:paraId="716014CF" w14:textId="621D8E7D" w:rsidR="00620C79" w:rsidRPr="00092304" w:rsidRDefault="00620C79" w:rsidP="00620C79">
      <w:pPr>
        <w:pStyle w:val="ListParagraph"/>
        <w:numPr>
          <w:ilvl w:val="0"/>
          <w:numId w:val="18"/>
        </w:numPr>
        <w:rPr>
          <w:color w:val="FF0000"/>
        </w:rPr>
      </w:pPr>
      <w:r w:rsidRPr="00092304">
        <w:rPr>
          <w:color w:val="FF0000"/>
        </w:rPr>
        <w:t>It has not escaped our notice that CH2D2 is notably absent.</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32704395" w14:textId="583E5899" w:rsidR="00E04AC6" w:rsidRDefault="00E04AC6" w:rsidP="00E04AC6">
      <w:r>
        <w:t xml:space="preserve">No longer limited by HI ….. </w:t>
      </w:r>
      <w:proofErr w:type="gramStart"/>
      <w:r>
        <w:t>can</w:t>
      </w:r>
      <w:proofErr w:type="gramEnd"/>
      <w:r>
        <w:t xml:space="preserve"> make as much as TOC allows (viz. </w:t>
      </w:r>
      <w:proofErr w:type="spellStart"/>
      <w:r>
        <w:t>Helgeson</w:t>
      </w:r>
      <w:proofErr w:type="spellEnd"/>
      <w:r>
        <w:t xml:space="preserve"> paper).</w:t>
      </w:r>
    </w:p>
    <w:p w14:paraId="0594F74E" w14:textId="77777777" w:rsidR="00040D82" w:rsidRDefault="00040D82" w:rsidP="00E04AC6"/>
    <w:p w14:paraId="1ED5979B" w14:textId="0B4720B8" w:rsidR="00040D82" w:rsidRDefault="00040D82" w:rsidP="00E04AC6">
      <w:pPr>
        <w:rPr>
          <w:rFonts w:ascii="Georgia" w:hAnsi="Georgia"/>
          <w:color w:val="2E2E2E"/>
          <w:sz w:val="27"/>
          <w:szCs w:val="27"/>
        </w:rPr>
      </w:pPr>
      <w:r>
        <w:rPr>
          <w:rFonts w:ascii="Georgia" w:hAnsi="Georgia"/>
          <w:color w:val="2E2E2E"/>
          <w:sz w:val="27"/>
          <w:szCs w:val="27"/>
        </w:rPr>
        <w:t>Other factors such as water pressure, fluid chemistry, fluid flow, the presence of oil or Type I organic matter and methane or CO</w:t>
      </w:r>
      <w:r>
        <w:rPr>
          <w:rFonts w:ascii="Georgia" w:hAnsi="Georgia"/>
          <w:color w:val="2E2E2E"/>
          <w:sz w:val="20"/>
          <w:szCs w:val="20"/>
          <w:vertAlign w:val="subscript"/>
        </w:rPr>
        <w:t>2</w:t>
      </w:r>
      <w:r>
        <w:rPr>
          <w:rFonts w:ascii="Georgia" w:hAnsi="Georgia"/>
          <w:color w:val="2E2E2E"/>
          <w:sz w:val="27"/>
          <w:szCs w:val="27"/>
        </w:rPr>
        <w:t xml:space="preserve"> partial pressures were found to play only minor roles in the development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Huang 1996, </w:t>
      </w:r>
      <w:proofErr w:type="spellStart"/>
      <w:r>
        <w:rPr>
          <w:rFonts w:ascii="Georgia" w:hAnsi="Georgia"/>
          <w:color w:val="2E2E2E"/>
          <w:sz w:val="27"/>
          <w:szCs w:val="27"/>
        </w:rPr>
        <w:t>e</w:t>
      </w:r>
      <w:r w:rsidR="00BF425F">
        <w:rPr>
          <w:rFonts w:ascii="Georgia" w:hAnsi="Georgia"/>
          <w:color w:val="2E2E2E"/>
          <w:sz w:val="27"/>
          <w:szCs w:val="27"/>
        </w:rPr>
        <w:t>xxon</w:t>
      </w:r>
      <w:proofErr w:type="spellEnd"/>
      <w:r w:rsidR="00BF425F">
        <w:rPr>
          <w:rFonts w:ascii="Georgia" w:hAnsi="Georgia"/>
          <w:color w:val="2E2E2E"/>
          <w:sz w:val="27"/>
          <w:szCs w:val="27"/>
        </w:rPr>
        <w:t>).</w:t>
      </w:r>
    </w:p>
    <w:p w14:paraId="13A3BAEF" w14:textId="79EFFEB5" w:rsidR="00BF425F" w:rsidRDefault="00BF425F" w:rsidP="00E04AC6">
      <w:pPr>
        <w:rPr>
          <w:rFonts w:ascii="Georgia" w:hAnsi="Georgia"/>
          <w:color w:val="2E2E2E"/>
          <w:sz w:val="27"/>
          <w:szCs w:val="27"/>
        </w:rPr>
      </w:pPr>
      <w:r>
        <w:rPr>
          <w:rFonts w:ascii="Georgia" w:hAnsi="Georgia"/>
          <w:color w:val="2E2E2E"/>
          <w:sz w:val="27"/>
          <w:szCs w:val="27"/>
        </w:rPr>
        <w:lastRenderedPageBreak/>
        <w:t xml:space="preserve">The literature is conflicted on the importance of water on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For a review of the literature see </w:t>
      </w:r>
      <w:proofErr w:type="spellStart"/>
      <w:r>
        <w:rPr>
          <w:rFonts w:ascii="Georgia" w:hAnsi="Georgia"/>
          <w:color w:val="2E2E2E"/>
          <w:sz w:val="27"/>
          <w:szCs w:val="27"/>
        </w:rPr>
        <w:t>Hackley</w:t>
      </w:r>
      <w:proofErr w:type="spellEnd"/>
      <w:r>
        <w:rPr>
          <w:rFonts w:ascii="Georgia" w:hAnsi="Georgia"/>
          <w:color w:val="2E2E2E"/>
          <w:sz w:val="27"/>
          <w:szCs w:val="27"/>
        </w:rPr>
        <w:t xml:space="preserve"> and </w:t>
      </w:r>
      <w:proofErr w:type="spellStart"/>
      <w:r>
        <w:rPr>
          <w:rFonts w:ascii="Georgia" w:hAnsi="Georgia"/>
          <w:color w:val="2E2E2E"/>
          <w:sz w:val="27"/>
          <w:szCs w:val="27"/>
        </w:rPr>
        <w:t>Lewan</w:t>
      </w:r>
      <w:proofErr w:type="spellEnd"/>
      <w:r>
        <w:rPr>
          <w:rFonts w:ascii="Georgia" w:hAnsi="Georgia"/>
          <w:color w:val="2E2E2E"/>
          <w:sz w:val="27"/>
          <w:szCs w:val="27"/>
        </w:rPr>
        <w:t xml:space="preserve">, 2018.  </w:t>
      </w:r>
    </w:p>
    <w:p w14:paraId="5D615468" w14:textId="1ED45A0B" w:rsidR="00BF425F" w:rsidRDefault="0019246B" w:rsidP="00E04AC6">
      <w:pPr>
        <w:rPr>
          <w:rFonts w:ascii="Georgia" w:hAnsi="Georgia"/>
          <w:color w:val="2E2E2E"/>
          <w:sz w:val="27"/>
          <w:szCs w:val="27"/>
        </w:rPr>
      </w:pPr>
      <w:r>
        <w:rPr>
          <w:rFonts w:ascii="Georgia" w:hAnsi="Georgia"/>
          <w:color w:val="2E2E2E"/>
          <w:sz w:val="27"/>
          <w:szCs w:val="27"/>
        </w:rPr>
        <w:t xml:space="preserve">We compared several different models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w:t>
      </w:r>
      <w:proofErr w:type="spellStart"/>
      <w:r>
        <w:rPr>
          <w:rFonts w:ascii="Georgia" w:hAnsi="Georgia"/>
          <w:color w:val="2E2E2E"/>
          <w:sz w:val="27"/>
          <w:szCs w:val="27"/>
        </w:rPr>
        <w:t>EASY%Ro</w:t>
      </w:r>
      <w:proofErr w:type="spellEnd"/>
      <w:r>
        <w:rPr>
          <w:rFonts w:ascii="Georgia" w:hAnsi="Georgia"/>
          <w:color w:val="2E2E2E"/>
          <w:sz w:val="27"/>
          <w:szCs w:val="27"/>
        </w:rPr>
        <w:t xml:space="preserve"> (Sweeney &amp; Burnham, 1990), </w:t>
      </w:r>
      <w:proofErr w:type="spellStart"/>
      <w:r>
        <w:rPr>
          <w:rFonts w:ascii="Georgia" w:hAnsi="Georgia"/>
          <w:color w:val="2E2E2E"/>
          <w:sz w:val="27"/>
          <w:szCs w:val="27"/>
        </w:rPr>
        <w:t>EASY%RoB</w:t>
      </w:r>
      <w:proofErr w:type="spellEnd"/>
      <w:r>
        <w:rPr>
          <w:rFonts w:ascii="Georgia" w:hAnsi="Georgia"/>
          <w:color w:val="2E2E2E"/>
          <w:sz w:val="27"/>
          <w:szCs w:val="27"/>
        </w:rPr>
        <w:t xml:space="preserve"> (Burnham 2019), </w:t>
      </w:r>
      <w:proofErr w:type="spellStart"/>
      <w:r>
        <w:rPr>
          <w:rFonts w:ascii="Georgia" w:hAnsi="Georgia"/>
          <w:color w:val="2E2E2E"/>
          <w:sz w:val="27"/>
          <w:szCs w:val="27"/>
        </w:rPr>
        <w:t>EASY%RoV</w:t>
      </w:r>
      <w:proofErr w:type="spellEnd"/>
      <w:r>
        <w:rPr>
          <w:rFonts w:ascii="Georgia" w:hAnsi="Georgia"/>
          <w:color w:val="2E2E2E"/>
          <w:sz w:val="27"/>
          <w:szCs w:val="27"/>
        </w:rPr>
        <w:t xml:space="preserve"> (Burnham 2019), and </w:t>
      </w:r>
      <w:proofErr w:type="spellStart"/>
      <w:r>
        <w:rPr>
          <w:rFonts w:ascii="Georgia" w:hAnsi="Georgia"/>
          <w:color w:val="2E2E2E"/>
          <w:sz w:val="27"/>
          <w:szCs w:val="27"/>
        </w:rPr>
        <w:t>Basin%Ro</w:t>
      </w:r>
      <w:proofErr w:type="spellEnd"/>
      <w:r>
        <w:rPr>
          <w:rFonts w:ascii="Georgia" w:hAnsi="Georgia"/>
          <w:color w:val="2E2E2E"/>
          <w:sz w:val="27"/>
          <w:szCs w:val="27"/>
        </w:rPr>
        <w:t xml:space="preserve"> (Nielsen et al., 2016).  We show both F (fraction of oil generated as modeled) and modeled %Ro</w:t>
      </w:r>
      <w:r w:rsidR="000F4B52">
        <w:rPr>
          <w:rFonts w:ascii="Georgia" w:hAnsi="Georgia"/>
          <w:color w:val="2E2E2E"/>
          <w:sz w:val="27"/>
          <w:szCs w:val="27"/>
        </w:rPr>
        <w:t xml:space="preserve"> (Fig. S-1A, S-1B).  </w:t>
      </w:r>
    </w:p>
    <w:p w14:paraId="1E12804B" w14:textId="28DDC143" w:rsidR="0019246B" w:rsidRPr="00E04AC6" w:rsidRDefault="0019246B" w:rsidP="00E04AC6">
      <w:r>
        <w:rPr>
          <w:rFonts w:ascii="Georgia" w:hAnsi="Georgia"/>
          <w:color w:val="2E2E2E"/>
          <w:sz w:val="27"/>
          <w:szCs w:val="27"/>
        </w:rPr>
        <w:t xml:space="preserve">We assumed here that </w:t>
      </w:r>
      <w:proofErr w:type="spellStart"/>
      <w:r>
        <w:rPr>
          <w:rFonts w:ascii="Georgia" w:hAnsi="Georgia"/>
          <w:color w:val="2E2E2E"/>
          <w:sz w:val="27"/>
          <w:szCs w:val="27"/>
        </w:rPr>
        <w:t>parimary</w:t>
      </w:r>
      <w:proofErr w:type="spellEnd"/>
      <w:r>
        <w:rPr>
          <w:rFonts w:ascii="Georgia" w:hAnsi="Georgia"/>
          <w:color w:val="2E2E2E"/>
          <w:sz w:val="27"/>
          <w:szCs w:val="27"/>
        </w:rPr>
        <w:t xml:space="preserve"> oil generation occurs principally within the range 0.5 to 1.3 %Ro-</w:t>
      </w:r>
      <w:r w:rsidR="006C0D13">
        <w:rPr>
          <w:rFonts w:ascii="Georgia" w:hAnsi="Georgia"/>
          <w:color w:val="2E2E2E"/>
          <w:sz w:val="27"/>
          <w:szCs w:val="27"/>
        </w:rPr>
        <w:t>equivalent</w:t>
      </w:r>
      <w:r w:rsidR="00C3168A">
        <w:rPr>
          <w:rFonts w:ascii="Georgia" w:hAnsi="Georgia"/>
          <w:color w:val="2E2E2E"/>
          <w:sz w:val="27"/>
          <w:szCs w:val="27"/>
        </w:rPr>
        <w:t xml:space="preserve"> (Burnham, 2019)</w:t>
      </w:r>
      <w:r w:rsidR="006C0D13">
        <w:rPr>
          <w:rFonts w:ascii="Georgia" w:hAnsi="Georgia"/>
          <w:color w:val="2E2E2E"/>
          <w:sz w:val="27"/>
          <w:szCs w:val="27"/>
        </w:rPr>
        <w:t xml:space="preserve">.  Under conditions encountered in this experiment, the modeled conversion of oil is between 5% </w:t>
      </w:r>
      <w:r w:rsidR="00B06483">
        <w:rPr>
          <w:rFonts w:ascii="Georgia" w:hAnsi="Georgia"/>
          <w:color w:val="2E2E2E"/>
          <w:sz w:val="27"/>
          <w:szCs w:val="27"/>
        </w:rPr>
        <w:t>and 95%, respectively (Fig. S1</w:t>
      </w:r>
      <w:r w:rsidR="006C0D13">
        <w:rPr>
          <w:rFonts w:ascii="Georgia" w:hAnsi="Georgia"/>
          <w:color w:val="2E2E2E"/>
          <w:sz w:val="27"/>
          <w:szCs w:val="27"/>
        </w:rPr>
        <w:t xml:space="preserve">). </w:t>
      </w:r>
    </w:p>
    <w:p w14:paraId="35A9E7EC" w14:textId="6BD58CC4" w:rsidR="005B7361" w:rsidRDefault="00082994" w:rsidP="005B7361">
      <w:r>
        <w:t>Zhang et al</w:t>
      </w:r>
    </w:p>
    <w:p w14:paraId="17CE726B" w14:textId="0F5499FF" w:rsidR="0061729B" w:rsidRDefault="0061729B" w:rsidP="005B7361">
      <w:r>
        <w:t>Oil cracking hydrous: Jin et al, He et al 2019</w:t>
      </w:r>
    </w:p>
    <w:p w14:paraId="7E9733B3" w14:textId="29A96786" w:rsidR="0061729B" w:rsidRDefault="0061729B" w:rsidP="005B7361">
      <w:proofErr w:type="spellStart"/>
      <w:r>
        <w:t>Kerogen</w:t>
      </w:r>
      <w:proofErr w:type="spellEnd"/>
      <w:r>
        <w:t xml:space="preserve"> maturation hydrous:  </w:t>
      </w:r>
      <w:proofErr w:type="gramStart"/>
      <w:r>
        <w:t>Gao et al</w:t>
      </w:r>
      <w:proofErr w:type="gramEnd"/>
      <w:r>
        <w:t>., 2014 (higher maturity)</w:t>
      </w:r>
    </w:p>
    <w:p w14:paraId="18BE73E1" w14:textId="51C8074A" w:rsidR="0061729B" w:rsidRDefault="001A1E29" w:rsidP="005B7361">
      <w:r>
        <w:t xml:space="preserve">French et al, Eagle Ford geochemistry for </w:t>
      </w:r>
      <w:proofErr w:type="spellStart"/>
      <w:r>
        <w:t>Sorg</w:t>
      </w:r>
      <w:proofErr w:type="spellEnd"/>
      <w:r>
        <w:t>/TOC</w:t>
      </w:r>
    </w:p>
    <w:p w14:paraId="400E17D4" w14:textId="0312EB89" w:rsidR="00F032AC" w:rsidRDefault="00F032AC" w:rsidP="005B7361">
      <w:r>
        <w:t>Whil</w:t>
      </w:r>
      <w:r w:rsidR="00092304">
        <w:t xml:space="preserve">e </w:t>
      </w:r>
      <w:proofErr w:type="spellStart"/>
      <w:r w:rsidR="00092304">
        <w:t>Lewan</w:t>
      </w:r>
      <w:proofErr w:type="spellEnd"/>
      <w:r w:rsidR="00092304">
        <w:t xml:space="preserve">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of </w:t>
      </w:r>
      <w:proofErr w:type="spellStart"/>
      <w:r w:rsidR="004B316A">
        <w:t>deuterated</w:t>
      </w:r>
      <w:proofErr w:type="spellEnd"/>
      <w:r w:rsidR="004B316A">
        <w:t xml:space="preserve"> methane </w:t>
      </w:r>
      <w:proofErr w:type="spellStart"/>
      <w:r w:rsidR="004B316A">
        <w:t>isotopolgoues</w:t>
      </w:r>
      <w:proofErr w:type="spellEnd"/>
      <w:r w:rsidR="004B316A">
        <w:t xml:space="preserve">,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 xml:space="preserve">also show production of </w:t>
      </w:r>
      <w:proofErr w:type="spellStart"/>
      <w:r>
        <w:t>deuterated</w:t>
      </w:r>
      <w:proofErr w:type="spellEnd"/>
      <w:r>
        <w:t xml:space="preserve">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proofErr w:type="spellStart"/>
      <w:r w:rsidR="007254BD">
        <w:rPr>
          <w:i/>
        </w:rPr>
        <w:t>i</w:t>
      </w:r>
      <w:proofErr w:type="spellEnd"/>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w:t>
      </w:r>
      <w:proofErr w:type="spellStart"/>
      <w:r w:rsidR="008800A5">
        <w:t>kerogen</w:t>
      </w:r>
      <w:proofErr w:type="spellEnd"/>
      <w:r w:rsidR="008800A5">
        <w:t xml:space="preserve">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w:t>
      </w:r>
      <w:proofErr w:type="spellStart"/>
      <w:r w:rsidR="007A4272">
        <w:t>kerogen</w:t>
      </w:r>
      <w:proofErr w:type="spellEnd"/>
      <w:r w:rsidR="007A4272">
        <w:t xml:space="preserve">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7997041" w:rsidR="0045739A" w:rsidRPr="008800A5" w:rsidRDefault="0045739A"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w:t>
      </w:r>
      <w:proofErr w:type="gramStart"/>
      <w:r w:rsidRPr="00CD682B">
        <w:rPr>
          <w:highlight w:val="yellow"/>
        </w:rPr>
        <w:t>clump  isotopes</w:t>
      </w:r>
      <w:proofErr w:type="gramEnd"/>
      <w:r w:rsidRPr="00CD682B">
        <w:rPr>
          <w:highlight w:val="yellow"/>
        </w:rPr>
        <w:t xml:space="preserve"> of methane from various origins and settings.  You did </w:t>
      </w:r>
      <w:proofErr w:type="gramStart"/>
      <w:r w:rsidRPr="00CD682B">
        <w:rPr>
          <w:highlight w:val="yellow"/>
        </w:rPr>
        <w:t>a  fantastic</w:t>
      </w:r>
      <w:proofErr w:type="gramEnd"/>
      <w:r w:rsidRPr="00CD682B">
        <w:rPr>
          <w:highlight w:val="yellow"/>
        </w:rPr>
        <w:t xml:space="preserve"> job in interpreting, organizing and presenting the data on  aqueous methane!  I also enjoyed your pyrolysis work using the </w:t>
      </w:r>
      <w:proofErr w:type="gramStart"/>
      <w:r w:rsidRPr="00CD682B">
        <w:rPr>
          <w:highlight w:val="yellow"/>
        </w:rPr>
        <w:t>aqueous  methane</w:t>
      </w:r>
      <w:proofErr w:type="gramEnd"/>
      <w:r w:rsidRPr="00CD682B">
        <w:rPr>
          <w:highlight w:val="yellow"/>
        </w:rPr>
        <w:t xml:space="preserve"> generated from the Eagle Ford sample.      </w:t>
      </w:r>
    </w:p>
    <w:p w14:paraId="1861AF17" w14:textId="77777777" w:rsidR="00CD682B" w:rsidRPr="00CD682B" w:rsidRDefault="00CD682B" w:rsidP="00CD682B">
      <w:pPr>
        <w:rPr>
          <w:highlight w:val="yellow"/>
        </w:rPr>
      </w:pPr>
      <w:r w:rsidRPr="00CD682B">
        <w:rPr>
          <w:highlight w:val="yellow"/>
        </w:rPr>
        <w:lastRenderedPageBreak/>
        <w:t xml:space="preserve">The geochemistry that intrigues me is the reactions involving </w:t>
      </w:r>
      <w:proofErr w:type="gramStart"/>
      <w:r w:rsidRPr="00CD682B">
        <w:rPr>
          <w:highlight w:val="yellow"/>
        </w:rPr>
        <w:t>water  dissolved</w:t>
      </w:r>
      <w:proofErr w:type="gramEnd"/>
      <w:r w:rsidRPr="00CD682B">
        <w:rPr>
          <w:highlight w:val="yellow"/>
        </w:rPr>
        <w:t xml:space="preserve"> in the bitumen of a source rock.  Experiments indicate </w:t>
      </w:r>
      <w:proofErr w:type="gramStart"/>
      <w:r w:rsidRPr="00CD682B">
        <w:rPr>
          <w:highlight w:val="yellow"/>
        </w:rPr>
        <w:t>that  the</w:t>
      </w:r>
      <w:proofErr w:type="gramEnd"/>
      <w:r w:rsidRPr="00CD682B">
        <w:rPr>
          <w:highlight w:val="yellow"/>
        </w:rPr>
        <w:t xml:space="preserve"> amount of water dissolved in the organic matter of a source rock  determines the amount of oil expelled and retained in a maturing source  rock.  Understanding this aspect of dissolved water rather than </w:t>
      </w:r>
      <w:proofErr w:type="gramStart"/>
      <w:r w:rsidRPr="00CD682B">
        <w:rPr>
          <w:highlight w:val="yellow"/>
        </w:rPr>
        <w:t>aqueous  organics</w:t>
      </w:r>
      <w:proofErr w:type="gramEnd"/>
      <w:r w:rsidRPr="00CD682B">
        <w:rPr>
          <w:highlight w:val="yellow"/>
        </w:rPr>
        <w:t xml:space="preserve"> is in its infancy, similar to that of the role of water  dissolved in granite melts back in the 1930s.    How does the amount </w:t>
      </w:r>
      <w:proofErr w:type="gramStart"/>
      <w:r w:rsidRPr="00CD682B">
        <w:rPr>
          <w:highlight w:val="yellow"/>
        </w:rPr>
        <w:t>of  dissolved</w:t>
      </w:r>
      <w:proofErr w:type="gramEnd"/>
      <w:r w:rsidRPr="00CD682B">
        <w:rPr>
          <w:highlight w:val="yellow"/>
        </w:rPr>
        <w:t xml:space="preserve"> water and its chemistry influence the immiscibility of oil,  hydrogen availability, and expulsion of oil from a source rock?    Also</w:t>
      </w:r>
      <w:proofErr w:type="gramStart"/>
      <w:r w:rsidRPr="00CD682B">
        <w:rPr>
          <w:highlight w:val="yellow"/>
        </w:rPr>
        <w:t>,  what</w:t>
      </w:r>
      <w:proofErr w:type="gramEnd"/>
      <w:r w:rsidRPr="00CD682B">
        <w:rPr>
          <w:highlight w:val="yellow"/>
        </w:rPr>
        <w:t xml:space="preserve">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w:t>
      </w:r>
      <w:proofErr w:type="spellStart"/>
      <w:r w:rsidRPr="00CD682B">
        <w:rPr>
          <w:highlight w:val="yellow"/>
        </w:rPr>
        <w:t>Ph.D</w:t>
      </w:r>
      <w:proofErr w:type="spellEnd"/>
      <w:r w:rsidRPr="00CD682B">
        <w:rPr>
          <w:highlight w:val="yellow"/>
        </w:rPr>
        <w:t xml:space="preserve"> dissertation at  Colorado School of Mines by Mohammed Al </w:t>
      </w:r>
      <w:proofErr w:type="spellStart"/>
      <w:r w:rsidRPr="00CD682B">
        <w:rPr>
          <w:highlight w:val="yellow"/>
        </w:rPr>
        <w:t>Duhailan</w:t>
      </w:r>
      <w:proofErr w:type="spellEnd"/>
      <w:r w:rsidRPr="00CD682B">
        <w:rPr>
          <w:highlight w:val="yellow"/>
        </w:rPr>
        <w:t xml:space="preserve"> (now with Saudi Aramco)  has made some preliminary quantitative attempts (attached).   We </w:t>
      </w:r>
      <w:proofErr w:type="gramStart"/>
      <w:r w:rsidRPr="00CD682B">
        <w:rPr>
          <w:highlight w:val="yellow"/>
        </w:rPr>
        <w:t>have  been</w:t>
      </w:r>
      <w:proofErr w:type="gramEnd"/>
      <w:r w:rsidRPr="00CD682B">
        <w:rPr>
          <w:highlight w:val="yellow"/>
        </w:rPr>
        <w:t xml:space="preserve"> doing some work on the effects of water on the mechanical  properties of source rocks (attached). These studies are still </w:t>
      </w:r>
      <w:proofErr w:type="gramStart"/>
      <w:r w:rsidRPr="00CD682B">
        <w:rPr>
          <w:highlight w:val="yellow"/>
        </w:rPr>
        <w:t>rather  qualitative</w:t>
      </w:r>
      <w:proofErr w:type="gramEnd"/>
      <w:r w:rsidRPr="00CD682B">
        <w:rPr>
          <w:highlight w:val="yellow"/>
        </w:rPr>
        <w:t xml:space="preserve"> but we are moving toward a more quantitative understanding.  I put more emphasis on experimentation before numerical modeling </w:t>
      </w:r>
      <w:proofErr w:type="gramStart"/>
      <w:r w:rsidRPr="00CD682B">
        <w:rPr>
          <w:highlight w:val="yellow"/>
        </w:rPr>
        <w:t>is  attempted</w:t>
      </w:r>
      <w:proofErr w:type="gramEnd"/>
      <w:r w:rsidRPr="00CD682B">
        <w:rPr>
          <w:highlight w:val="yellow"/>
        </w:rPr>
        <w:t>.</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6F99C490"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F12D64">
        <w:t xml:space="preserve">Aaron Sattler </w:t>
      </w:r>
      <w:r w:rsidR="00EC3FCB">
        <w:t>(ExxonMobil</w:t>
      </w:r>
      <w:r w:rsidR="00B64C25">
        <w:t xml:space="preserve"> Research and Engineering</w:t>
      </w:r>
      <w:r w:rsidR="00EC3FCB">
        <w:t xml:space="preserve">) </w:t>
      </w:r>
      <w:r w:rsidR="008127BF">
        <w:t>is</w:t>
      </w:r>
      <w:r w:rsidR="00EC3FCB">
        <w:t xml:space="preserve"> thanked for </w:t>
      </w:r>
      <w:r w:rsidR="002D384C">
        <w:t xml:space="preserve">advice on </w:t>
      </w:r>
      <w:r w:rsidR="005105A0">
        <w:t>inverting</w:t>
      </w:r>
      <w:r w:rsidR="00F12D64">
        <w:t xml:space="preserve"> </w:t>
      </w:r>
      <w:r w:rsidR="0093131C">
        <w:t xml:space="preserve">mass spectral </w:t>
      </w:r>
      <w:r w:rsidR="00EC3FCB">
        <w:t xml:space="preserve">data. </w:t>
      </w:r>
      <w:r w:rsidR="00AF4C31">
        <w:t xml:space="preserve"> </w:t>
      </w:r>
      <w:r w:rsidR="00CD682B">
        <w:t>We thank Keith F.M. Thompson for p</w:t>
      </w:r>
      <w:r w:rsidR="00952617">
        <w:t>roviding the source rock sample</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75534BEF" w14:textId="3A47D3C7" w:rsidR="00C60E83" w:rsidRPr="008D00B4" w:rsidRDefault="00EC71F6" w:rsidP="00CD682B">
      <w:pPr>
        <w:tabs>
          <w:tab w:val="clear" w:pos="360"/>
          <w:tab w:val="clear" w:pos="720"/>
          <w:tab w:val="clear" w:pos="10080"/>
          <w:tab w:val="left" w:pos="9312"/>
        </w:tabs>
      </w:pPr>
      <w:r>
        <w:t xml:space="preserve">Conflicted:  John </w:t>
      </w:r>
      <w:proofErr w:type="spellStart"/>
      <w:r>
        <w:t>Eiler</w:t>
      </w:r>
      <w:proofErr w:type="spellEnd"/>
      <w:r>
        <w:t xml:space="preserve">, Dan </w:t>
      </w:r>
      <w:proofErr w:type="spellStart"/>
      <w:r>
        <w:t>Stolper</w:t>
      </w:r>
      <w:proofErr w:type="spellEnd"/>
      <w:r>
        <w:t>,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2F6101BC" w14:textId="77777777" w:rsidR="00FD1FC4" w:rsidRPr="00FD1FC4" w:rsidRDefault="004D3DA2" w:rsidP="00FD1FC4">
      <w:pPr>
        <w:pStyle w:val="Bibliography"/>
        <w:rPr>
          <w:rFonts w:cs="Times New Roman"/>
        </w:rPr>
      </w:pPr>
      <w:r>
        <w:rPr>
          <w:b/>
        </w:rPr>
        <w:fldChar w:fldCharType="begin"/>
      </w:r>
      <w:r w:rsidR="00DC5B90">
        <w:rPr>
          <w:b/>
        </w:rPr>
        <w:instrText xml:space="preserve"> ADDIN ZOTERO_BIBL {"uncited":[],"omitted":[],"custom":[]} CSL_BIBLIOGRAPHY </w:instrText>
      </w:r>
      <w:r>
        <w:rPr>
          <w:b/>
        </w:rPr>
        <w:fldChar w:fldCharType="separate"/>
      </w:r>
      <w:r w:rsidR="00FD1FC4" w:rsidRPr="00FD1FC4">
        <w:rPr>
          <w:rFonts w:cs="Times New Roman"/>
        </w:rPr>
        <w:t xml:space="preserve">Baskin, D.K., 1997. Atomic H/C ratio of </w:t>
      </w:r>
      <w:proofErr w:type="spellStart"/>
      <w:r w:rsidR="00FD1FC4" w:rsidRPr="00FD1FC4">
        <w:rPr>
          <w:rFonts w:cs="Times New Roman"/>
        </w:rPr>
        <w:t>kerogen</w:t>
      </w:r>
      <w:proofErr w:type="spellEnd"/>
      <w:r w:rsidR="00FD1FC4" w:rsidRPr="00FD1FC4">
        <w:rPr>
          <w:rFonts w:cs="Times New Roman"/>
        </w:rPr>
        <w:t xml:space="preserve"> as an estimate of thermal maturity and organic matter conversion. AAPG bulletin 81, 1437–1450.</w:t>
      </w:r>
    </w:p>
    <w:p w14:paraId="378C4DB5" w14:textId="77777777" w:rsidR="00FD1FC4" w:rsidRPr="00FD1FC4" w:rsidRDefault="00FD1FC4" w:rsidP="00FD1FC4">
      <w:pPr>
        <w:pStyle w:val="Bibliography"/>
        <w:rPr>
          <w:rFonts w:cs="Times New Roman"/>
        </w:rPr>
      </w:pPr>
      <w:proofErr w:type="spellStart"/>
      <w:r w:rsidRPr="00FD1FC4">
        <w:rPr>
          <w:rFonts w:cs="Times New Roman"/>
        </w:rPr>
        <w:t>Berner</w:t>
      </w:r>
      <w:proofErr w:type="spellEnd"/>
      <w:r w:rsidRPr="00FD1FC4">
        <w:rPr>
          <w:rFonts w:cs="Times New Roman"/>
        </w:rPr>
        <w:t xml:space="preserve">, U., Faber, E., </w:t>
      </w:r>
      <w:proofErr w:type="spellStart"/>
      <w:r w:rsidRPr="00FD1FC4">
        <w:rPr>
          <w:rFonts w:cs="Times New Roman"/>
        </w:rPr>
        <w:t>Scheeder</w:t>
      </w:r>
      <w:proofErr w:type="spellEnd"/>
      <w:r w:rsidRPr="00FD1FC4">
        <w:rPr>
          <w:rFonts w:cs="Times New Roman"/>
        </w:rPr>
        <w:t xml:space="preserve">, G., </w:t>
      </w:r>
      <w:proofErr w:type="spellStart"/>
      <w:r w:rsidRPr="00FD1FC4">
        <w:rPr>
          <w:rFonts w:cs="Times New Roman"/>
        </w:rPr>
        <w:t>Panten</w:t>
      </w:r>
      <w:proofErr w:type="spellEnd"/>
      <w:r w:rsidRPr="00FD1FC4">
        <w:rPr>
          <w:rFonts w:cs="Times New Roman"/>
        </w:rPr>
        <w:t xml:space="preserve">, D., 1995. Primary cracking of algal and </w:t>
      </w:r>
      <w:proofErr w:type="spellStart"/>
      <w:r w:rsidRPr="00FD1FC4">
        <w:rPr>
          <w:rFonts w:cs="Times New Roman"/>
        </w:rPr>
        <w:t>landplant</w:t>
      </w:r>
      <w:proofErr w:type="spellEnd"/>
      <w:r w:rsidRPr="00FD1FC4">
        <w:rPr>
          <w:rFonts w:cs="Times New Roman"/>
        </w:rPr>
        <w:t xml:space="preserve"> </w:t>
      </w:r>
      <w:proofErr w:type="spellStart"/>
      <w:r w:rsidRPr="00FD1FC4">
        <w:rPr>
          <w:rFonts w:cs="Times New Roman"/>
        </w:rPr>
        <w:t>kerogens</w:t>
      </w:r>
      <w:proofErr w:type="spellEnd"/>
      <w:r w:rsidRPr="00FD1FC4">
        <w:rPr>
          <w:rFonts w:cs="Times New Roman"/>
        </w:rPr>
        <w:t>: kinetic models of isotope variations in methane, ethane and propane. Chemical Geology 126, 233–245.</w:t>
      </w:r>
    </w:p>
    <w:p w14:paraId="1C8DEC60" w14:textId="77777777" w:rsidR="00FD1FC4" w:rsidRPr="00FD1FC4" w:rsidRDefault="00FD1FC4" w:rsidP="00FD1FC4">
      <w:pPr>
        <w:pStyle w:val="Bibliography"/>
        <w:rPr>
          <w:rFonts w:cs="Times New Roman"/>
        </w:rPr>
      </w:pPr>
      <w:proofErr w:type="spellStart"/>
      <w:r w:rsidRPr="00FD1FC4">
        <w:rPr>
          <w:rFonts w:cs="Times New Roman"/>
        </w:rPr>
        <w:t>Cardneaux</w:t>
      </w:r>
      <w:proofErr w:type="spellEnd"/>
      <w:r w:rsidRPr="00FD1FC4">
        <w:rPr>
          <w:rFonts w:cs="Times New Roman"/>
        </w:rPr>
        <w:t>, A., Nunn, J.A., 2013. Estimates of maturation and TOC from log data in the Eagle Ford Shale, Maverick Basin of South Texas. Gulf Coast Association of Geological Societies Transactions 63, 111–124.</w:t>
      </w:r>
    </w:p>
    <w:p w14:paraId="0BB1EDA1" w14:textId="77777777" w:rsidR="00FD1FC4" w:rsidRPr="00FD1FC4" w:rsidRDefault="00FD1FC4" w:rsidP="00FD1FC4">
      <w:pPr>
        <w:pStyle w:val="Bibliography"/>
        <w:rPr>
          <w:rFonts w:cs="Times New Roman"/>
        </w:rPr>
      </w:pPr>
      <w:proofErr w:type="spellStart"/>
      <w:r w:rsidRPr="00FD1FC4">
        <w:rPr>
          <w:rFonts w:cs="Times New Roman"/>
        </w:rPr>
        <w:t>Cardneaux</w:t>
      </w:r>
      <w:proofErr w:type="spellEnd"/>
      <w:r w:rsidRPr="00FD1FC4">
        <w:rPr>
          <w:rFonts w:cs="Times New Roman"/>
        </w:rPr>
        <w:t>, A.P., 2012. Mapping of the oil window in the Eagle Ford shale play of southwest Texas using thermal modeling and log overlay analysis (</w:t>
      </w:r>
      <w:proofErr w:type="spellStart"/>
      <w:r w:rsidRPr="00FD1FC4">
        <w:rPr>
          <w:rFonts w:cs="Times New Roman"/>
        </w:rPr>
        <w:t>Masters</w:t>
      </w:r>
      <w:proofErr w:type="spellEnd"/>
      <w:r w:rsidRPr="00FD1FC4">
        <w:rPr>
          <w:rFonts w:cs="Times New Roman"/>
        </w:rPr>
        <w:t xml:space="preserve"> Thesis). Louisiana State University.</w:t>
      </w:r>
    </w:p>
    <w:p w14:paraId="43F5E94B" w14:textId="77777777" w:rsidR="00FD1FC4" w:rsidRPr="00FD1FC4" w:rsidRDefault="00FD1FC4" w:rsidP="00FD1FC4">
      <w:pPr>
        <w:pStyle w:val="Bibliography"/>
        <w:rPr>
          <w:rFonts w:cs="Times New Roman"/>
        </w:rPr>
      </w:pPr>
      <w:r w:rsidRPr="00FD1FC4">
        <w:rPr>
          <w:rFonts w:cs="Times New Roman"/>
        </w:rPr>
        <w:t xml:space="preserve">Clayton, C., 2003. Hydrogen isotope systematics of thermally generated natural gas. International Meeting on Organic Geochemistry, 21st, </w:t>
      </w:r>
      <w:proofErr w:type="spellStart"/>
      <w:r w:rsidRPr="00FD1FC4">
        <w:rPr>
          <w:rFonts w:cs="Times New Roman"/>
        </w:rPr>
        <w:t>Kraków</w:t>
      </w:r>
      <w:proofErr w:type="spellEnd"/>
      <w:r w:rsidRPr="00FD1FC4">
        <w:rPr>
          <w:rFonts w:cs="Times New Roman"/>
        </w:rPr>
        <w:t xml:space="preserve">, Poland, Book </w:t>
      </w:r>
      <w:proofErr w:type="spellStart"/>
      <w:r w:rsidRPr="00FD1FC4">
        <w:rPr>
          <w:rFonts w:cs="Times New Roman"/>
        </w:rPr>
        <w:t>Abstr</w:t>
      </w:r>
      <w:proofErr w:type="spellEnd"/>
      <w:r w:rsidRPr="00FD1FC4">
        <w:rPr>
          <w:rFonts w:cs="Times New Roman"/>
        </w:rPr>
        <w:t>. Part I 51–52.</w:t>
      </w:r>
    </w:p>
    <w:p w14:paraId="4C03B7BD" w14:textId="77777777" w:rsidR="00FD1FC4" w:rsidRPr="00FD1FC4" w:rsidRDefault="00FD1FC4" w:rsidP="00FD1FC4">
      <w:pPr>
        <w:pStyle w:val="Bibliography"/>
        <w:rPr>
          <w:rFonts w:cs="Times New Roman"/>
        </w:rPr>
      </w:pPr>
      <w:r w:rsidRPr="00FD1FC4">
        <w:rPr>
          <w:rFonts w:cs="Times New Roman"/>
        </w:rPr>
        <w:t xml:space="preserve">Donovan, A.D., </w:t>
      </w:r>
      <w:proofErr w:type="spellStart"/>
      <w:r w:rsidRPr="00FD1FC4">
        <w:rPr>
          <w:rFonts w:cs="Times New Roman"/>
        </w:rPr>
        <w:t>Evenick</w:t>
      </w:r>
      <w:proofErr w:type="spellEnd"/>
      <w:r w:rsidRPr="00FD1FC4">
        <w:rPr>
          <w:rFonts w:cs="Times New Roman"/>
        </w:rPr>
        <w:t xml:space="preserve">, J., </w:t>
      </w:r>
      <w:proofErr w:type="spellStart"/>
      <w:r w:rsidRPr="00FD1FC4">
        <w:rPr>
          <w:rFonts w:cs="Times New Roman"/>
        </w:rPr>
        <w:t>Banfield</w:t>
      </w:r>
      <w:proofErr w:type="spellEnd"/>
      <w:r w:rsidRPr="00FD1FC4">
        <w:rPr>
          <w:rFonts w:cs="Times New Roman"/>
        </w:rPr>
        <w:t xml:space="preserve">, L., McInnis, N., Hill, W., 2017. An </w:t>
      </w:r>
      <w:proofErr w:type="spellStart"/>
      <w:r w:rsidRPr="00FD1FC4">
        <w:rPr>
          <w:rFonts w:cs="Times New Roman"/>
        </w:rPr>
        <w:t>Organofacies</w:t>
      </w:r>
      <w:proofErr w:type="spellEnd"/>
      <w:r w:rsidRPr="00FD1FC4">
        <w:rPr>
          <w:rFonts w:cs="Times New Roman"/>
        </w:rPr>
        <w:t xml:space="preserve">-Based Mudstone Classification for Unconventional Tight Rock &amp;amp; Source Rock Plays, in: </w:t>
      </w:r>
      <w:proofErr w:type="spellStart"/>
      <w:r w:rsidRPr="00FD1FC4">
        <w:rPr>
          <w:rFonts w:cs="Times New Roman"/>
        </w:rPr>
        <w:t>URTeC</w:t>
      </w:r>
      <w:proofErr w:type="spellEnd"/>
      <w:r w:rsidRPr="00FD1FC4">
        <w:rPr>
          <w:rFonts w:cs="Times New Roman"/>
        </w:rPr>
        <w:t xml:space="preserve"> 2017, Presented at the Unconventional Resources Technology Conference, Austin, Texas, 24-26 July 2017, p. 3683–3697.</w:t>
      </w:r>
    </w:p>
    <w:p w14:paraId="45ACB12A" w14:textId="77777777" w:rsidR="00FD1FC4" w:rsidRPr="00FD1FC4" w:rsidRDefault="00FD1FC4" w:rsidP="00FD1FC4">
      <w:pPr>
        <w:pStyle w:val="Bibliography"/>
        <w:rPr>
          <w:rFonts w:cs="Times New Roman"/>
        </w:rPr>
      </w:pPr>
      <w:r w:rsidRPr="00FD1FC4">
        <w:rPr>
          <w:rFonts w:cs="Times New Roman"/>
        </w:rPr>
        <w:t xml:space="preserve">Donovan, A.D., </w:t>
      </w:r>
      <w:proofErr w:type="spellStart"/>
      <w:r w:rsidRPr="00FD1FC4">
        <w:rPr>
          <w:rFonts w:cs="Times New Roman"/>
        </w:rPr>
        <w:t>Staerker</w:t>
      </w:r>
      <w:proofErr w:type="spellEnd"/>
      <w:r w:rsidRPr="00FD1FC4">
        <w:rPr>
          <w:rFonts w:cs="Times New Roman"/>
        </w:rPr>
        <w:t xml:space="preserve">, T.S., Gardner, R., Pope, M.C., </w:t>
      </w:r>
      <w:proofErr w:type="spellStart"/>
      <w:r w:rsidRPr="00FD1FC4">
        <w:rPr>
          <w:rFonts w:cs="Times New Roman"/>
        </w:rPr>
        <w:t>Pramudito</w:t>
      </w:r>
      <w:proofErr w:type="spellEnd"/>
      <w:r w:rsidRPr="00FD1FC4">
        <w:rPr>
          <w:rFonts w:cs="Times New Roman"/>
        </w:rPr>
        <w:t xml:space="preserve">, A., </w:t>
      </w:r>
      <w:proofErr w:type="spellStart"/>
      <w:r w:rsidRPr="00FD1FC4">
        <w:rPr>
          <w:rFonts w:cs="Times New Roman"/>
        </w:rPr>
        <w:t>Wehner</w:t>
      </w:r>
      <w:proofErr w:type="spellEnd"/>
      <w:r w:rsidRPr="00FD1FC4">
        <w:rPr>
          <w:rFonts w:cs="Times New Roman"/>
        </w:rPr>
        <w:t>, M., 2016. Findings from the Eagle Ford Outcrops of West Texas and Implications to the Subsurface of South Texas, in: The Eagle Ford Shale: A Renaissance in U.S. Oil Production, AAPG Memoir 110, American Association of Petroleum Geologists, p. 301–336.</w:t>
      </w:r>
    </w:p>
    <w:p w14:paraId="0D157A7E" w14:textId="77777777" w:rsidR="00FD1FC4" w:rsidRPr="00FD1FC4" w:rsidRDefault="00FD1FC4" w:rsidP="00FD1FC4">
      <w:pPr>
        <w:pStyle w:val="Bibliography"/>
        <w:rPr>
          <w:rFonts w:cs="Times New Roman"/>
        </w:rPr>
      </w:pPr>
      <w:r w:rsidRPr="00FD1FC4">
        <w:rPr>
          <w:rFonts w:cs="Times New Roman"/>
        </w:rPr>
        <w:t xml:space="preserve">Douglas, P.M., </w:t>
      </w:r>
      <w:proofErr w:type="spellStart"/>
      <w:r w:rsidRPr="00FD1FC4">
        <w:rPr>
          <w:rFonts w:cs="Times New Roman"/>
        </w:rPr>
        <w:t>Stolper</w:t>
      </w:r>
      <w:proofErr w:type="spellEnd"/>
      <w:r w:rsidRPr="00FD1FC4">
        <w:rPr>
          <w:rFonts w:cs="Times New Roman"/>
        </w:rPr>
        <w:t xml:space="preserve">, D.A., </w:t>
      </w:r>
      <w:proofErr w:type="spellStart"/>
      <w:r w:rsidRPr="00FD1FC4">
        <w:rPr>
          <w:rFonts w:cs="Times New Roman"/>
        </w:rPr>
        <w:t>Eiler</w:t>
      </w:r>
      <w:proofErr w:type="spellEnd"/>
      <w:r w:rsidRPr="00FD1FC4">
        <w:rPr>
          <w:rFonts w:cs="Times New Roman"/>
        </w:rPr>
        <w:t xml:space="preserve">, J.M., Sessions, A.L., Lawson, M., </w:t>
      </w:r>
      <w:proofErr w:type="spellStart"/>
      <w:r w:rsidRPr="00FD1FC4">
        <w:rPr>
          <w:rFonts w:cs="Times New Roman"/>
        </w:rPr>
        <w:t>Shuai</w:t>
      </w:r>
      <w:proofErr w:type="spellEnd"/>
      <w:r w:rsidRPr="00FD1FC4">
        <w:rPr>
          <w:rFonts w:cs="Times New Roman"/>
        </w:rPr>
        <w:t xml:space="preserve">, Y., Bishop, A., </w:t>
      </w:r>
      <w:proofErr w:type="spellStart"/>
      <w:r w:rsidRPr="00FD1FC4">
        <w:rPr>
          <w:rFonts w:cs="Times New Roman"/>
        </w:rPr>
        <w:t>Podlaha</w:t>
      </w:r>
      <w:proofErr w:type="spellEnd"/>
      <w:r w:rsidRPr="00FD1FC4">
        <w:rPr>
          <w:rFonts w:cs="Times New Roman"/>
        </w:rPr>
        <w:t xml:space="preserve">, O.G., Ferreira, A.A., </w:t>
      </w:r>
      <w:proofErr w:type="spellStart"/>
      <w:r w:rsidRPr="00FD1FC4">
        <w:rPr>
          <w:rFonts w:cs="Times New Roman"/>
        </w:rPr>
        <w:t>Neto</w:t>
      </w:r>
      <w:proofErr w:type="spellEnd"/>
      <w:r w:rsidRPr="00FD1FC4">
        <w:rPr>
          <w:rFonts w:cs="Times New Roman"/>
        </w:rPr>
        <w:t>, E.V.S., others, 2017. Methane clumped isotopes: Progress and potential for a new isotopic tracer. Organic Geochemistry 113, 262–282.</w:t>
      </w:r>
    </w:p>
    <w:p w14:paraId="0C08EC46" w14:textId="77777777" w:rsidR="00FD1FC4" w:rsidRPr="00FD1FC4" w:rsidRDefault="00FD1FC4" w:rsidP="00FD1FC4">
      <w:pPr>
        <w:pStyle w:val="Bibliography"/>
        <w:rPr>
          <w:rFonts w:cs="Times New Roman"/>
        </w:rPr>
      </w:pPr>
      <w:r w:rsidRPr="00FD1FC4">
        <w:rPr>
          <w:rFonts w:cs="Times New Roman"/>
        </w:rPr>
        <w:t xml:space="preserve">French, K.L., Birdwell, J.E., </w:t>
      </w:r>
      <w:proofErr w:type="spellStart"/>
      <w:r w:rsidRPr="00FD1FC4">
        <w:rPr>
          <w:rFonts w:cs="Times New Roman"/>
        </w:rPr>
        <w:t>Lewan</w:t>
      </w:r>
      <w:proofErr w:type="spellEnd"/>
      <w:r w:rsidRPr="00FD1FC4">
        <w:rPr>
          <w:rFonts w:cs="Times New Roman"/>
        </w:rPr>
        <w:t>, M.D., 2019a. Geochemical Analysis of the Sulfur-Rich Lower Eagle Ford Across a Natural Thermal Maturity Transect, in: Conference Proceedings, 29th International Meeting on Organic Geochemistry, Presented at the International Meeting on Organic Geochemistry, European Association of Organic Geochemists, Gothenburg, Sweden, p. 1–2.</w:t>
      </w:r>
    </w:p>
    <w:p w14:paraId="4D5CEB42" w14:textId="77777777" w:rsidR="00FD1FC4" w:rsidRPr="00FD1FC4" w:rsidRDefault="00FD1FC4" w:rsidP="00FD1FC4">
      <w:pPr>
        <w:pStyle w:val="Bibliography"/>
        <w:rPr>
          <w:rFonts w:cs="Times New Roman"/>
        </w:rPr>
      </w:pPr>
      <w:r w:rsidRPr="00FD1FC4">
        <w:rPr>
          <w:rFonts w:cs="Times New Roman"/>
        </w:rPr>
        <w:t xml:space="preserve">French, K.L., Birdwell, J.E., </w:t>
      </w:r>
      <w:proofErr w:type="spellStart"/>
      <w:r w:rsidRPr="00FD1FC4">
        <w:rPr>
          <w:rFonts w:cs="Times New Roman"/>
        </w:rPr>
        <w:t>Whidden</w:t>
      </w:r>
      <w:proofErr w:type="spellEnd"/>
      <w:r w:rsidRPr="00FD1FC4">
        <w:rPr>
          <w:rFonts w:cs="Times New Roman"/>
        </w:rPr>
        <w:t>, K.J., 2019b. Geochemistry of a thermally immature Eagle Ford Group drill core in central Texas. Organic Geochemistry 131, 19–33.</w:t>
      </w:r>
    </w:p>
    <w:p w14:paraId="00BA14CD" w14:textId="77777777" w:rsidR="00FD1FC4" w:rsidRPr="00FD1FC4" w:rsidRDefault="00FD1FC4" w:rsidP="00FD1FC4">
      <w:pPr>
        <w:pStyle w:val="Bibliography"/>
        <w:rPr>
          <w:rFonts w:cs="Times New Roman"/>
        </w:rPr>
      </w:pPr>
      <w:proofErr w:type="spellStart"/>
      <w:r w:rsidRPr="00FD1FC4">
        <w:rPr>
          <w:rFonts w:cs="Times New Roman"/>
        </w:rPr>
        <w:t>Giunta</w:t>
      </w:r>
      <w:proofErr w:type="spellEnd"/>
      <w:r w:rsidRPr="00FD1FC4">
        <w:rPr>
          <w:rFonts w:cs="Times New Roman"/>
        </w:rPr>
        <w:t xml:space="preserve">, T., Young, E.D., </w:t>
      </w:r>
      <w:proofErr w:type="spellStart"/>
      <w:r w:rsidRPr="00FD1FC4">
        <w:rPr>
          <w:rFonts w:cs="Times New Roman"/>
        </w:rPr>
        <w:t>Warr</w:t>
      </w:r>
      <w:proofErr w:type="spellEnd"/>
      <w:r w:rsidRPr="00FD1FC4">
        <w:rPr>
          <w:rFonts w:cs="Times New Roman"/>
        </w:rPr>
        <w:t xml:space="preserve">, O., Kohl, I., Ash, J.L., Martini, A., </w:t>
      </w:r>
      <w:proofErr w:type="spellStart"/>
      <w:r w:rsidRPr="00FD1FC4">
        <w:rPr>
          <w:rFonts w:cs="Times New Roman"/>
        </w:rPr>
        <w:t>Mundle</w:t>
      </w:r>
      <w:proofErr w:type="spellEnd"/>
      <w:r w:rsidRPr="00FD1FC4">
        <w:rPr>
          <w:rFonts w:cs="Times New Roman"/>
        </w:rPr>
        <w:t xml:space="preserve">, S.O., Rumble, D., Pérez-Rodríguez, I., </w:t>
      </w:r>
      <w:proofErr w:type="spellStart"/>
      <w:r w:rsidRPr="00FD1FC4">
        <w:rPr>
          <w:rFonts w:cs="Times New Roman"/>
        </w:rPr>
        <w:t>Wasley</w:t>
      </w:r>
      <w:proofErr w:type="spellEnd"/>
      <w:r w:rsidRPr="00FD1FC4">
        <w:rPr>
          <w:rFonts w:cs="Times New Roman"/>
        </w:rPr>
        <w:t xml:space="preserve">, M., others, 2019. Methane sources and sinks in continental sedimentary systems: New insights from paired clumped </w:t>
      </w:r>
      <w:proofErr w:type="spellStart"/>
      <w:r w:rsidRPr="00FD1FC4">
        <w:rPr>
          <w:rFonts w:cs="Times New Roman"/>
        </w:rPr>
        <w:t>isotopologues</w:t>
      </w:r>
      <w:proofErr w:type="spellEnd"/>
      <w:r w:rsidRPr="00FD1FC4">
        <w:rPr>
          <w:rFonts w:cs="Times New Roman"/>
        </w:rPr>
        <w:t xml:space="preserve"> 13CH3D and 12CH2D2.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245, 327–351.</w:t>
      </w:r>
    </w:p>
    <w:p w14:paraId="7DBCBD6F" w14:textId="77777777" w:rsidR="00FD1FC4" w:rsidRPr="00FD1FC4" w:rsidRDefault="00FD1FC4" w:rsidP="00FD1FC4">
      <w:pPr>
        <w:pStyle w:val="Bibliography"/>
        <w:rPr>
          <w:rFonts w:cs="Times New Roman"/>
        </w:rPr>
      </w:pPr>
      <w:r w:rsidRPr="00FD1FC4">
        <w:rPr>
          <w:rFonts w:cs="Times New Roman"/>
        </w:rPr>
        <w:t xml:space="preserve">Grabowski, G., 1995. Organic-rich chalks and calcareous mudstones of the Upper Cretaceous Austin Chalk and </w:t>
      </w:r>
      <w:proofErr w:type="spellStart"/>
      <w:r w:rsidRPr="00FD1FC4">
        <w:rPr>
          <w:rFonts w:cs="Times New Roman"/>
        </w:rPr>
        <w:t>Eagleford</w:t>
      </w:r>
      <w:proofErr w:type="spellEnd"/>
      <w:r w:rsidRPr="00FD1FC4">
        <w:rPr>
          <w:rFonts w:cs="Times New Roman"/>
        </w:rPr>
        <w:t xml:space="preserve"> Formation, south-central Texas, USA, in: Katz, B. (Ed.), Petroleum Source Rocks, Springer, p. 209–234.</w:t>
      </w:r>
    </w:p>
    <w:p w14:paraId="4CBC37AC" w14:textId="77777777" w:rsidR="00FD1FC4" w:rsidRPr="00FD1FC4" w:rsidRDefault="00FD1FC4" w:rsidP="00FD1FC4">
      <w:pPr>
        <w:pStyle w:val="Bibliography"/>
        <w:rPr>
          <w:rFonts w:cs="Times New Roman"/>
        </w:rPr>
      </w:pPr>
      <w:r w:rsidRPr="00FD1FC4">
        <w:rPr>
          <w:rFonts w:cs="Times New Roman"/>
        </w:rPr>
        <w:t xml:space="preserve">Harbor, R.L., 2011. </w:t>
      </w:r>
      <w:proofErr w:type="spellStart"/>
      <w:r w:rsidRPr="00FD1FC4">
        <w:rPr>
          <w:rFonts w:cs="Times New Roman"/>
        </w:rPr>
        <w:t>Facies</w:t>
      </w:r>
      <w:proofErr w:type="spellEnd"/>
      <w:r w:rsidRPr="00FD1FC4">
        <w:rPr>
          <w:rFonts w:cs="Times New Roman"/>
        </w:rPr>
        <w:t xml:space="preserve"> characterization and stratigraphic architecture of organic-rich </w:t>
      </w:r>
      <w:proofErr w:type="spellStart"/>
      <w:r w:rsidRPr="00FD1FC4">
        <w:rPr>
          <w:rFonts w:cs="Times New Roman"/>
        </w:rPr>
        <w:t>mudrocks</w:t>
      </w:r>
      <w:proofErr w:type="spellEnd"/>
      <w:r w:rsidRPr="00FD1FC4">
        <w:rPr>
          <w:rFonts w:cs="Times New Roman"/>
        </w:rPr>
        <w:t>, Upper Cretaceous Eagle Ford Formation, South Texas (</w:t>
      </w:r>
      <w:proofErr w:type="spellStart"/>
      <w:r w:rsidRPr="00FD1FC4">
        <w:rPr>
          <w:rFonts w:cs="Times New Roman"/>
        </w:rPr>
        <w:t>Masters</w:t>
      </w:r>
      <w:proofErr w:type="spellEnd"/>
      <w:r w:rsidRPr="00FD1FC4">
        <w:rPr>
          <w:rFonts w:cs="Times New Roman"/>
        </w:rPr>
        <w:t xml:space="preserve"> Thesis). University of Texas at Austin.</w:t>
      </w:r>
    </w:p>
    <w:p w14:paraId="6BB09986" w14:textId="77777777" w:rsidR="00FD1FC4" w:rsidRPr="00FD1FC4" w:rsidRDefault="00FD1FC4" w:rsidP="00FD1FC4">
      <w:pPr>
        <w:pStyle w:val="Bibliography"/>
        <w:rPr>
          <w:rFonts w:cs="Times New Roman"/>
        </w:rPr>
      </w:pPr>
      <w:proofErr w:type="spellStart"/>
      <w:r w:rsidRPr="00FD1FC4">
        <w:rPr>
          <w:rFonts w:cs="Times New Roman"/>
        </w:rPr>
        <w:t>Hentz</w:t>
      </w:r>
      <w:proofErr w:type="spellEnd"/>
      <w:r w:rsidRPr="00FD1FC4">
        <w:rPr>
          <w:rFonts w:cs="Times New Roman"/>
        </w:rPr>
        <w:t xml:space="preserve">, T.F., </w:t>
      </w:r>
      <w:proofErr w:type="spellStart"/>
      <w:r w:rsidRPr="00FD1FC4">
        <w:rPr>
          <w:rFonts w:cs="Times New Roman"/>
        </w:rPr>
        <w:t>Ruppel</w:t>
      </w:r>
      <w:proofErr w:type="spellEnd"/>
      <w:r w:rsidRPr="00FD1FC4">
        <w:rPr>
          <w:rFonts w:cs="Times New Roman"/>
        </w:rPr>
        <w:t xml:space="preserve">, S.C., 2010. Regional </w:t>
      </w:r>
      <w:proofErr w:type="spellStart"/>
      <w:r w:rsidRPr="00FD1FC4">
        <w:rPr>
          <w:rFonts w:cs="Times New Roman"/>
        </w:rPr>
        <w:t>lithostratigraphy</w:t>
      </w:r>
      <w:proofErr w:type="spellEnd"/>
      <w:r w:rsidRPr="00FD1FC4">
        <w:rPr>
          <w:rFonts w:cs="Times New Roman"/>
        </w:rPr>
        <w:t xml:space="preserve"> of the Eagle Ford Shale: Maverick Basin to East Texas Basin. Gulf Coast Association of Geological Societies Transactions 60, 325–337.</w:t>
      </w:r>
    </w:p>
    <w:p w14:paraId="70FE93ED" w14:textId="77777777" w:rsidR="00FD1FC4" w:rsidRPr="00FD1FC4" w:rsidRDefault="00FD1FC4" w:rsidP="00FD1FC4">
      <w:pPr>
        <w:pStyle w:val="Bibliography"/>
        <w:rPr>
          <w:rFonts w:cs="Times New Roman"/>
        </w:rPr>
      </w:pPr>
      <w:proofErr w:type="spellStart"/>
      <w:r w:rsidRPr="00FD1FC4">
        <w:rPr>
          <w:rFonts w:cs="Times New Roman"/>
        </w:rPr>
        <w:t>Hoering</w:t>
      </w:r>
      <w:proofErr w:type="spellEnd"/>
      <w:r w:rsidRPr="00FD1FC4">
        <w:rPr>
          <w:rFonts w:cs="Times New Roman"/>
        </w:rPr>
        <w:t xml:space="preserve">, T., 1984. Thermal reactions of </w:t>
      </w:r>
      <w:proofErr w:type="spellStart"/>
      <w:r w:rsidRPr="00FD1FC4">
        <w:rPr>
          <w:rFonts w:cs="Times New Roman"/>
        </w:rPr>
        <w:t>kerogen</w:t>
      </w:r>
      <w:proofErr w:type="spellEnd"/>
      <w:r w:rsidRPr="00FD1FC4">
        <w:rPr>
          <w:rFonts w:cs="Times New Roman"/>
        </w:rPr>
        <w:t xml:space="preserve"> with added water, heavy water and pure organic substances. Organic Geochemistry 5, 267–278.</w:t>
      </w:r>
    </w:p>
    <w:p w14:paraId="717DDAD0" w14:textId="77777777" w:rsidR="00FD1FC4" w:rsidRPr="00FD1FC4" w:rsidRDefault="00FD1FC4" w:rsidP="00FD1FC4">
      <w:pPr>
        <w:pStyle w:val="Bibliography"/>
        <w:rPr>
          <w:rFonts w:cs="Times New Roman"/>
        </w:rPr>
      </w:pPr>
      <w:r w:rsidRPr="00FD1FC4">
        <w:rPr>
          <w:rFonts w:cs="Times New Roman"/>
        </w:rPr>
        <w:t xml:space="preserve">IHS </w:t>
      </w:r>
      <w:proofErr w:type="spellStart"/>
      <w:r w:rsidRPr="00FD1FC4">
        <w:rPr>
          <w:rFonts w:cs="Times New Roman"/>
        </w:rPr>
        <w:t>Markit</w:t>
      </w:r>
      <w:proofErr w:type="spellEnd"/>
      <w:r w:rsidRPr="00FD1FC4">
        <w:rPr>
          <w:rFonts w:cs="Times New Roman"/>
        </w:rPr>
        <w:t xml:space="preserve"> Well Database, 2019.</w:t>
      </w:r>
    </w:p>
    <w:p w14:paraId="0440572D" w14:textId="77777777" w:rsidR="00FD1FC4" w:rsidRPr="00FD1FC4" w:rsidRDefault="00FD1FC4" w:rsidP="00FD1FC4">
      <w:pPr>
        <w:pStyle w:val="Bibliography"/>
        <w:rPr>
          <w:rFonts w:cs="Times New Roman"/>
        </w:rPr>
      </w:pPr>
      <w:proofErr w:type="spellStart"/>
      <w:r w:rsidRPr="00FD1FC4">
        <w:rPr>
          <w:rFonts w:cs="Times New Roman"/>
        </w:rPr>
        <w:t>Lewan</w:t>
      </w:r>
      <w:proofErr w:type="spellEnd"/>
      <w:r w:rsidRPr="00FD1FC4">
        <w:rPr>
          <w:rFonts w:cs="Times New Roman"/>
        </w:rPr>
        <w:t xml:space="preserve">, M., 1997. Experiments on the role of water in petroleum formation.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61, 3691–3723.</w:t>
      </w:r>
    </w:p>
    <w:p w14:paraId="335D0555" w14:textId="77777777" w:rsidR="00FD1FC4" w:rsidRPr="00FD1FC4" w:rsidRDefault="00FD1FC4" w:rsidP="00FD1FC4">
      <w:pPr>
        <w:pStyle w:val="Bibliography"/>
        <w:rPr>
          <w:rFonts w:cs="Times New Roman"/>
        </w:rPr>
      </w:pPr>
      <w:r w:rsidRPr="00FD1FC4">
        <w:rPr>
          <w:rFonts w:cs="Times New Roman"/>
        </w:rPr>
        <w:t xml:space="preserve">Lis, G.P., </w:t>
      </w:r>
      <w:proofErr w:type="spellStart"/>
      <w:r w:rsidRPr="00FD1FC4">
        <w:rPr>
          <w:rFonts w:cs="Times New Roman"/>
        </w:rPr>
        <w:t>Schimmelmann</w:t>
      </w:r>
      <w:proofErr w:type="spellEnd"/>
      <w:r w:rsidRPr="00FD1FC4">
        <w:rPr>
          <w:rFonts w:cs="Times New Roman"/>
        </w:rPr>
        <w:t xml:space="preserve">, A., </w:t>
      </w:r>
      <w:proofErr w:type="spellStart"/>
      <w:r w:rsidRPr="00FD1FC4">
        <w:rPr>
          <w:rFonts w:cs="Times New Roman"/>
        </w:rPr>
        <w:t>Mastalerz</w:t>
      </w:r>
      <w:proofErr w:type="spellEnd"/>
      <w:r w:rsidRPr="00FD1FC4">
        <w:rPr>
          <w:rFonts w:cs="Times New Roman"/>
        </w:rPr>
        <w:t xml:space="preserve">, M., 2006. D/H ratios and hydrogen exchangeability of type-II </w:t>
      </w:r>
      <w:proofErr w:type="spellStart"/>
      <w:r w:rsidRPr="00FD1FC4">
        <w:rPr>
          <w:rFonts w:cs="Times New Roman"/>
        </w:rPr>
        <w:t>kerogens</w:t>
      </w:r>
      <w:proofErr w:type="spellEnd"/>
      <w:r w:rsidRPr="00FD1FC4">
        <w:rPr>
          <w:rFonts w:cs="Times New Roman"/>
        </w:rPr>
        <w:t xml:space="preserve"> with increasing thermal maturity. Organic Geochemistry 37, 342–353.</w:t>
      </w:r>
    </w:p>
    <w:p w14:paraId="12A25943" w14:textId="77777777" w:rsidR="00FD1FC4" w:rsidRPr="00FD1FC4" w:rsidRDefault="00FD1FC4" w:rsidP="00FD1FC4">
      <w:pPr>
        <w:pStyle w:val="Bibliography"/>
        <w:rPr>
          <w:rFonts w:cs="Times New Roman"/>
        </w:rPr>
      </w:pPr>
      <w:r w:rsidRPr="00FD1FC4">
        <w:rPr>
          <w:rFonts w:cs="Times New Roman"/>
        </w:rPr>
        <w:t xml:space="preserve">Ni, Y., Ma, Q., Ellis, G.S., Dai, J., Katz, B., Zhang, S., Tang, Y., 2011. Fundamental studies on kinetic isotope effect (KIE) of hydrogen isotope fractionation in natural gas systems.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75, 2696–2707.</w:t>
      </w:r>
    </w:p>
    <w:p w14:paraId="79470879" w14:textId="77777777" w:rsidR="00FD1FC4" w:rsidRPr="00FD1FC4" w:rsidRDefault="00FD1FC4" w:rsidP="00FD1FC4">
      <w:pPr>
        <w:pStyle w:val="Bibliography"/>
        <w:rPr>
          <w:rFonts w:cs="Times New Roman"/>
        </w:rPr>
      </w:pPr>
      <w:r w:rsidRPr="00FD1FC4">
        <w:rPr>
          <w:rFonts w:cs="Times New Roman"/>
        </w:rPr>
        <w:t xml:space="preserve">Reeves, E.P., </w:t>
      </w:r>
      <w:proofErr w:type="spellStart"/>
      <w:r w:rsidRPr="00FD1FC4">
        <w:rPr>
          <w:rFonts w:cs="Times New Roman"/>
        </w:rPr>
        <w:t>Seewald</w:t>
      </w:r>
      <w:proofErr w:type="spellEnd"/>
      <w:r w:rsidRPr="00FD1FC4">
        <w:rPr>
          <w:rFonts w:cs="Times New Roman"/>
        </w:rPr>
        <w:t>, J.S., Sylva, S.P., 2012. Hydrogen isotope exchange between \</w:t>
      </w:r>
      <w:proofErr w:type="spellStart"/>
      <w:r w:rsidRPr="00FD1FC4">
        <w:rPr>
          <w:rFonts w:cs="Times New Roman"/>
        </w:rPr>
        <w:t>emphn</w:t>
      </w:r>
      <w:proofErr w:type="spellEnd"/>
      <w:r w:rsidRPr="00FD1FC4">
        <w:rPr>
          <w:rFonts w:cs="Times New Roman"/>
        </w:rPr>
        <w:t xml:space="preserve">-alkanes and water under hydrothermal conditions.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77, 582–599.</w:t>
      </w:r>
    </w:p>
    <w:p w14:paraId="351CFF72" w14:textId="77777777" w:rsidR="00FD1FC4" w:rsidRPr="00FD1FC4" w:rsidRDefault="00FD1FC4" w:rsidP="00FD1FC4">
      <w:pPr>
        <w:pStyle w:val="Bibliography"/>
        <w:rPr>
          <w:rFonts w:cs="Times New Roman"/>
        </w:rPr>
      </w:pPr>
      <w:proofErr w:type="spellStart"/>
      <w:r w:rsidRPr="00FD1FC4">
        <w:rPr>
          <w:rFonts w:cs="Times New Roman"/>
        </w:rPr>
        <w:t>Sackett</w:t>
      </w:r>
      <w:proofErr w:type="spellEnd"/>
      <w:r w:rsidRPr="00FD1FC4">
        <w:rPr>
          <w:rFonts w:cs="Times New Roman"/>
        </w:rPr>
        <w:t xml:space="preserve">, W.M., 1978. Carbon and hydrogen isotope effects during the </w:t>
      </w:r>
      <w:proofErr w:type="spellStart"/>
      <w:r w:rsidRPr="00FD1FC4">
        <w:rPr>
          <w:rFonts w:cs="Times New Roman"/>
        </w:rPr>
        <w:t>thermocatalytic</w:t>
      </w:r>
      <w:proofErr w:type="spellEnd"/>
      <w:r w:rsidRPr="00FD1FC4">
        <w:rPr>
          <w:rFonts w:cs="Times New Roman"/>
        </w:rPr>
        <w:t xml:space="preserve"> production of hydrocarbons in laboratory simulation experiments.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42, 571–580.</w:t>
      </w:r>
    </w:p>
    <w:p w14:paraId="34808B10" w14:textId="77777777" w:rsidR="00FD1FC4" w:rsidRPr="00FD1FC4" w:rsidRDefault="00FD1FC4" w:rsidP="00FD1FC4">
      <w:pPr>
        <w:pStyle w:val="Bibliography"/>
        <w:rPr>
          <w:rFonts w:cs="Times New Roman"/>
        </w:rPr>
      </w:pPr>
      <w:proofErr w:type="spellStart"/>
      <w:r w:rsidRPr="00FD1FC4">
        <w:rPr>
          <w:rFonts w:cs="Times New Roman"/>
        </w:rPr>
        <w:t>Sackett</w:t>
      </w:r>
      <w:proofErr w:type="spellEnd"/>
      <w:r w:rsidRPr="00FD1FC4">
        <w:rPr>
          <w:rFonts w:cs="Times New Roman"/>
        </w:rPr>
        <w:t xml:space="preserve">, W.M., </w:t>
      </w:r>
      <w:proofErr w:type="spellStart"/>
      <w:r w:rsidRPr="00FD1FC4">
        <w:rPr>
          <w:rFonts w:cs="Times New Roman"/>
        </w:rPr>
        <w:t>Conkright</w:t>
      </w:r>
      <w:proofErr w:type="spellEnd"/>
      <w:r w:rsidRPr="00FD1FC4">
        <w:rPr>
          <w:rFonts w:cs="Times New Roman"/>
        </w:rPr>
        <w:t xml:space="preserve">, M., 1997. Summary and re-evaluation of the high-temperature isotope geochemistry of methane.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61, 1941–1952.</w:t>
      </w:r>
    </w:p>
    <w:p w14:paraId="4263A5B3" w14:textId="77777777" w:rsidR="00FD1FC4" w:rsidRPr="00FD1FC4" w:rsidRDefault="00FD1FC4" w:rsidP="00FD1FC4">
      <w:pPr>
        <w:pStyle w:val="Bibliography"/>
        <w:rPr>
          <w:rFonts w:cs="Times New Roman"/>
        </w:rPr>
      </w:pPr>
      <w:proofErr w:type="spellStart"/>
      <w:r w:rsidRPr="00FD1FC4">
        <w:rPr>
          <w:rFonts w:cs="Times New Roman"/>
        </w:rPr>
        <w:t>Schimmelmann</w:t>
      </w:r>
      <w:proofErr w:type="spellEnd"/>
      <w:r w:rsidRPr="00FD1FC4">
        <w:rPr>
          <w:rFonts w:cs="Times New Roman"/>
        </w:rPr>
        <w:t xml:space="preserve">, A., </w:t>
      </w:r>
      <w:proofErr w:type="spellStart"/>
      <w:r w:rsidRPr="00FD1FC4">
        <w:rPr>
          <w:rFonts w:cs="Times New Roman"/>
        </w:rPr>
        <w:t>Boudou</w:t>
      </w:r>
      <w:proofErr w:type="spellEnd"/>
      <w:r w:rsidRPr="00FD1FC4">
        <w:rPr>
          <w:rFonts w:cs="Times New Roman"/>
        </w:rPr>
        <w:t xml:space="preserve">, J.-P., </w:t>
      </w:r>
      <w:proofErr w:type="spellStart"/>
      <w:r w:rsidRPr="00FD1FC4">
        <w:rPr>
          <w:rFonts w:cs="Times New Roman"/>
        </w:rPr>
        <w:t>Lewan</w:t>
      </w:r>
      <w:proofErr w:type="spellEnd"/>
      <w:r w:rsidRPr="00FD1FC4">
        <w:rPr>
          <w:rFonts w:cs="Times New Roman"/>
        </w:rPr>
        <w:t xml:space="preserve">, M.D., </w:t>
      </w:r>
      <w:proofErr w:type="spellStart"/>
      <w:r w:rsidRPr="00FD1FC4">
        <w:rPr>
          <w:rFonts w:cs="Times New Roman"/>
        </w:rPr>
        <w:t>Wintsch</w:t>
      </w:r>
      <w:proofErr w:type="spellEnd"/>
      <w:r w:rsidRPr="00FD1FC4">
        <w:rPr>
          <w:rFonts w:cs="Times New Roman"/>
        </w:rPr>
        <w:t xml:space="preserve">, R.P., 2001. Experimental controls on D/H and \textsuperscript13C/\textsuperscript12C ratios of </w:t>
      </w:r>
      <w:proofErr w:type="spellStart"/>
      <w:r w:rsidRPr="00FD1FC4">
        <w:rPr>
          <w:rFonts w:cs="Times New Roman"/>
        </w:rPr>
        <w:t>kerogen</w:t>
      </w:r>
      <w:proofErr w:type="spellEnd"/>
      <w:r w:rsidRPr="00FD1FC4">
        <w:rPr>
          <w:rFonts w:cs="Times New Roman"/>
        </w:rPr>
        <w:t>, bitumen and oil during hydrous pyrolysis. Organic Geochemistry 32, 1009–1018.</w:t>
      </w:r>
    </w:p>
    <w:p w14:paraId="03D8A969" w14:textId="77777777" w:rsidR="00FD1FC4" w:rsidRPr="00FD1FC4" w:rsidRDefault="00FD1FC4" w:rsidP="00FD1FC4">
      <w:pPr>
        <w:pStyle w:val="Bibliography"/>
        <w:rPr>
          <w:rFonts w:cs="Times New Roman"/>
        </w:rPr>
      </w:pPr>
      <w:proofErr w:type="spellStart"/>
      <w:r w:rsidRPr="00FD1FC4">
        <w:rPr>
          <w:rFonts w:cs="Times New Roman"/>
        </w:rPr>
        <w:t>Schimmelmann</w:t>
      </w:r>
      <w:proofErr w:type="spellEnd"/>
      <w:r w:rsidRPr="00FD1FC4">
        <w:rPr>
          <w:rFonts w:cs="Times New Roman"/>
        </w:rPr>
        <w:t xml:space="preserve">, A., </w:t>
      </w:r>
      <w:proofErr w:type="spellStart"/>
      <w:r w:rsidRPr="00FD1FC4">
        <w:rPr>
          <w:rFonts w:cs="Times New Roman"/>
        </w:rPr>
        <w:t>Lewan</w:t>
      </w:r>
      <w:proofErr w:type="spellEnd"/>
      <w:r w:rsidRPr="00FD1FC4">
        <w:rPr>
          <w:rFonts w:cs="Times New Roman"/>
        </w:rPr>
        <w:t xml:space="preserve">, M.D., </w:t>
      </w:r>
      <w:proofErr w:type="spellStart"/>
      <w:r w:rsidRPr="00FD1FC4">
        <w:rPr>
          <w:rFonts w:cs="Times New Roman"/>
        </w:rPr>
        <w:t>Wintsch</w:t>
      </w:r>
      <w:proofErr w:type="spellEnd"/>
      <w:r w:rsidRPr="00FD1FC4">
        <w:rPr>
          <w:rFonts w:cs="Times New Roman"/>
        </w:rPr>
        <w:t xml:space="preserve">, R.P., 1999. D/H isotope ratios of </w:t>
      </w:r>
      <w:proofErr w:type="spellStart"/>
      <w:r w:rsidRPr="00FD1FC4">
        <w:rPr>
          <w:rFonts w:cs="Times New Roman"/>
        </w:rPr>
        <w:t>kerogen</w:t>
      </w:r>
      <w:proofErr w:type="spellEnd"/>
      <w:r w:rsidRPr="00FD1FC4">
        <w:rPr>
          <w:rFonts w:cs="Times New Roman"/>
        </w:rPr>
        <w:t xml:space="preserve">, bitumen, oil, and water in hydrous pyrolysis of source rocks containing </w:t>
      </w:r>
      <w:proofErr w:type="spellStart"/>
      <w:r w:rsidRPr="00FD1FC4">
        <w:rPr>
          <w:rFonts w:cs="Times New Roman"/>
        </w:rPr>
        <w:t>kerogen</w:t>
      </w:r>
      <w:proofErr w:type="spellEnd"/>
      <w:r w:rsidRPr="00FD1FC4">
        <w:rPr>
          <w:rFonts w:cs="Times New Roman"/>
        </w:rPr>
        <w:t xml:space="preserve"> types I, II, IIS, and III.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63, 3751–3766.</w:t>
      </w:r>
    </w:p>
    <w:p w14:paraId="29E7CB68" w14:textId="77777777" w:rsidR="00FD1FC4" w:rsidRPr="00FD1FC4" w:rsidRDefault="00FD1FC4" w:rsidP="00FD1FC4">
      <w:pPr>
        <w:pStyle w:val="Bibliography"/>
        <w:rPr>
          <w:rFonts w:cs="Times New Roman"/>
        </w:rPr>
      </w:pPr>
      <w:proofErr w:type="spellStart"/>
      <w:r w:rsidRPr="00FD1FC4">
        <w:rPr>
          <w:rFonts w:cs="Times New Roman"/>
        </w:rPr>
        <w:t>Schimmelmann</w:t>
      </w:r>
      <w:proofErr w:type="spellEnd"/>
      <w:r w:rsidRPr="00FD1FC4">
        <w:rPr>
          <w:rFonts w:cs="Times New Roman"/>
        </w:rPr>
        <w:t xml:space="preserve">, A., Sessions, A.L., </w:t>
      </w:r>
      <w:proofErr w:type="spellStart"/>
      <w:r w:rsidRPr="00FD1FC4">
        <w:rPr>
          <w:rFonts w:cs="Times New Roman"/>
        </w:rPr>
        <w:t>Mastalerz</w:t>
      </w:r>
      <w:proofErr w:type="spellEnd"/>
      <w:r w:rsidRPr="00FD1FC4">
        <w:rPr>
          <w:rFonts w:cs="Times New Roman"/>
        </w:rPr>
        <w:t xml:space="preserve">, M., 2006. Hydrogen isotopic (D/H) composition of organic matter during </w:t>
      </w:r>
      <w:proofErr w:type="spellStart"/>
      <w:r w:rsidRPr="00FD1FC4">
        <w:rPr>
          <w:rFonts w:cs="Times New Roman"/>
        </w:rPr>
        <w:t>diagenesis</w:t>
      </w:r>
      <w:proofErr w:type="spellEnd"/>
      <w:r w:rsidRPr="00FD1FC4">
        <w:rPr>
          <w:rFonts w:cs="Times New Roman"/>
        </w:rPr>
        <w:t xml:space="preserve"> and thermal maturation. Annual Review of Earth and Planetary Sciences 34, 501–533.</w:t>
      </w:r>
    </w:p>
    <w:p w14:paraId="3C731957" w14:textId="77777777" w:rsidR="00FD1FC4" w:rsidRPr="00FD1FC4" w:rsidRDefault="00FD1FC4" w:rsidP="00FD1FC4">
      <w:pPr>
        <w:pStyle w:val="Bibliography"/>
        <w:rPr>
          <w:rFonts w:cs="Times New Roman"/>
        </w:rPr>
      </w:pPr>
      <w:proofErr w:type="spellStart"/>
      <w:r w:rsidRPr="00FD1FC4">
        <w:rPr>
          <w:rFonts w:cs="Times New Roman"/>
        </w:rPr>
        <w:t>Seyfried</w:t>
      </w:r>
      <w:proofErr w:type="spellEnd"/>
      <w:r w:rsidRPr="00FD1FC4">
        <w:rPr>
          <w:rFonts w:cs="Times New Roman"/>
        </w:rPr>
        <w:t xml:space="preserve">, W.E., Jr., </w:t>
      </w:r>
      <w:proofErr w:type="spellStart"/>
      <w:r w:rsidRPr="00FD1FC4">
        <w:rPr>
          <w:rFonts w:cs="Times New Roman"/>
        </w:rPr>
        <w:t>Janecky</w:t>
      </w:r>
      <w:proofErr w:type="spellEnd"/>
      <w:r w:rsidRPr="00FD1FC4">
        <w:rPr>
          <w:rFonts w:cs="Times New Roman"/>
        </w:rPr>
        <w:t>, D.R., Berndt, M.E., 1987. Rocking autoclaves for hydrothermal experiments, II. The flexible reaction-cell system. Hydrothermal Experimental Techniques 9, 216–239.</w:t>
      </w:r>
    </w:p>
    <w:p w14:paraId="26A0002A" w14:textId="77777777" w:rsidR="00FD1FC4" w:rsidRPr="00FD1FC4" w:rsidRDefault="00FD1FC4" w:rsidP="00FD1FC4">
      <w:pPr>
        <w:pStyle w:val="Bibliography"/>
        <w:rPr>
          <w:rFonts w:cs="Times New Roman"/>
        </w:rPr>
      </w:pPr>
      <w:proofErr w:type="spellStart"/>
      <w:r w:rsidRPr="00FD1FC4">
        <w:rPr>
          <w:rFonts w:cs="Times New Roman"/>
        </w:rPr>
        <w:t>Shuai</w:t>
      </w:r>
      <w:proofErr w:type="spellEnd"/>
      <w:r w:rsidRPr="00FD1FC4">
        <w:rPr>
          <w:rFonts w:cs="Times New Roman"/>
        </w:rPr>
        <w:t xml:space="preserve">, Y., </w:t>
      </w:r>
      <w:proofErr w:type="spellStart"/>
      <w:r w:rsidRPr="00FD1FC4">
        <w:rPr>
          <w:rFonts w:cs="Times New Roman"/>
        </w:rPr>
        <w:t>Etiope</w:t>
      </w:r>
      <w:proofErr w:type="spellEnd"/>
      <w:r w:rsidRPr="00FD1FC4">
        <w:rPr>
          <w:rFonts w:cs="Times New Roman"/>
        </w:rPr>
        <w:t xml:space="preserve">, G., Zhang, S., Douglas, P.M., Huang, L., </w:t>
      </w:r>
      <w:proofErr w:type="spellStart"/>
      <w:r w:rsidRPr="00FD1FC4">
        <w:rPr>
          <w:rFonts w:cs="Times New Roman"/>
        </w:rPr>
        <w:t>Eiler</w:t>
      </w:r>
      <w:proofErr w:type="spellEnd"/>
      <w:r w:rsidRPr="00FD1FC4">
        <w:rPr>
          <w:rFonts w:cs="Times New Roman"/>
        </w:rPr>
        <w:t xml:space="preserve">, J.M., 2018. Methane clumped isotopes in the </w:t>
      </w:r>
      <w:proofErr w:type="spellStart"/>
      <w:r w:rsidRPr="00FD1FC4">
        <w:rPr>
          <w:rFonts w:cs="Times New Roman"/>
        </w:rPr>
        <w:t>Songliao</w:t>
      </w:r>
      <w:proofErr w:type="spellEnd"/>
      <w:r w:rsidRPr="00FD1FC4">
        <w:rPr>
          <w:rFonts w:cs="Times New Roman"/>
        </w:rPr>
        <w:t xml:space="preserve"> Basin (China): New insights into abiotic vs. biotic hydrocarbon formation. Earth and Planetary Science Letters 482, 213–221.</w:t>
      </w:r>
    </w:p>
    <w:p w14:paraId="633311C3" w14:textId="77777777" w:rsidR="00FD1FC4" w:rsidRPr="00FD1FC4" w:rsidRDefault="00FD1FC4" w:rsidP="00FD1FC4">
      <w:pPr>
        <w:pStyle w:val="Bibliography"/>
        <w:rPr>
          <w:rFonts w:cs="Times New Roman"/>
        </w:rPr>
      </w:pPr>
      <w:r w:rsidRPr="00FD1FC4">
        <w:rPr>
          <w:rFonts w:cs="Times New Roman"/>
        </w:rPr>
        <w:t xml:space="preserve">Smith, J., Rigby, D., Gould, K., Hart, G., </w:t>
      </w:r>
      <w:proofErr w:type="spellStart"/>
      <w:r w:rsidRPr="00FD1FC4">
        <w:rPr>
          <w:rFonts w:cs="Times New Roman"/>
        </w:rPr>
        <w:t>Hargraves</w:t>
      </w:r>
      <w:proofErr w:type="spellEnd"/>
      <w:r w:rsidRPr="00FD1FC4">
        <w:rPr>
          <w:rFonts w:cs="Times New Roman"/>
        </w:rPr>
        <w:t>, A., 1985. An isotopic study of hydrocarbon generation processes. Organic Geochemistry 8, 341–347.</w:t>
      </w:r>
    </w:p>
    <w:p w14:paraId="393D631F" w14:textId="77777777" w:rsidR="00FD1FC4" w:rsidRPr="00FD1FC4" w:rsidRDefault="00FD1FC4" w:rsidP="00FD1FC4">
      <w:pPr>
        <w:pStyle w:val="Bibliography"/>
        <w:rPr>
          <w:rFonts w:cs="Times New Roman"/>
        </w:rPr>
      </w:pPr>
      <w:proofErr w:type="spellStart"/>
      <w:r w:rsidRPr="00FD1FC4">
        <w:rPr>
          <w:rFonts w:cs="Times New Roman"/>
        </w:rPr>
        <w:t>Stolper</w:t>
      </w:r>
      <w:proofErr w:type="spellEnd"/>
      <w:r w:rsidRPr="00FD1FC4">
        <w:rPr>
          <w:rFonts w:cs="Times New Roman"/>
        </w:rPr>
        <w:t xml:space="preserve">, D., Martini, A., Clog, M., Douglas, P., </w:t>
      </w:r>
      <w:proofErr w:type="spellStart"/>
      <w:r w:rsidRPr="00FD1FC4">
        <w:rPr>
          <w:rFonts w:cs="Times New Roman"/>
        </w:rPr>
        <w:t>Shusta</w:t>
      </w:r>
      <w:proofErr w:type="spellEnd"/>
      <w:r w:rsidRPr="00FD1FC4">
        <w:rPr>
          <w:rFonts w:cs="Times New Roman"/>
        </w:rPr>
        <w:t xml:space="preserve">, S., Valentine, D., Sessions, A., </w:t>
      </w:r>
      <w:proofErr w:type="spellStart"/>
      <w:r w:rsidRPr="00FD1FC4">
        <w:rPr>
          <w:rFonts w:cs="Times New Roman"/>
        </w:rPr>
        <w:t>Eiler</w:t>
      </w:r>
      <w:proofErr w:type="spellEnd"/>
      <w:r w:rsidRPr="00FD1FC4">
        <w:rPr>
          <w:rFonts w:cs="Times New Roman"/>
        </w:rPr>
        <w:t xml:space="preserve">, J., 2015. Distinguishing and understanding </w:t>
      </w:r>
      <w:proofErr w:type="spellStart"/>
      <w:r w:rsidRPr="00FD1FC4">
        <w:rPr>
          <w:rFonts w:cs="Times New Roman"/>
        </w:rPr>
        <w:t>thermogenic</w:t>
      </w:r>
      <w:proofErr w:type="spellEnd"/>
      <w:r w:rsidRPr="00FD1FC4">
        <w:rPr>
          <w:rFonts w:cs="Times New Roman"/>
        </w:rPr>
        <w:t xml:space="preserve"> and biogenic sources of methane using multiply substituted </w:t>
      </w:r>
      <w:proofErr w:type="spellStart"/>
      <w:r w:rsidRPr="00FD1FC4">
        <w:rPr>
          <w:rFonts w:cs="Times New Roman"/>
        </w:rPr>
        <w:t>isotopologues</w:t>
      </w:r>
      <w:proofErr w:type="spellEnd"/>
      <w:r w:rsidRPr="00FD1FC4">
        <w:rPr>
          <w:rFonts w:cs="Times New Roman"/>
        </w:rPr>
        <w:t xml:space="preserve">.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161, 219–247.</w:t>
      </w:r>
    </w:p>
    <w:p w14:paraId="03106AB7" w14:textId="77777777" w:rsidR="00FD1FC4" w:rsidRPr="00FD1FC4" w:rsidRDefault="00FD1FC4" w:rsidP="00FD1FC4">
      <w:pPr>
        <w:pStyle w:val="Bibliography"/>
        <w:rPr>
          <w:rFonts w:cs="Times New Roman"/>
        </w:rPr>
      </w:pPr>
      <w:proofErr w:type="spellStart"/>
      <w:r w:rsidRPr="00FD1FC4">
        <w:rPr>
          <w:rFonts w:cs="Times New Roman"/>
        </w:rPr>
        <w:t>Stolper</w:t>
      </w:r>
      <w:proofErr w:type="spellEnd"/>
      <w:r w:rsidRPr="00FD1FC4">
        <w:rPr>
          <w:rFonts w:cs="Times New Roman"/>
        </w:rPr>
        <w:t xml:space="preserve">, D.A., Lawson, M., Davis, C.L., Ferreira, A.A., Santos </w:t>
      </w:r>
      <w:proofErr w:type="spellStart"/>
      <w:r w:rsidRPr="00FD1FC4">
        <w:rPr>
          <w:rFonts w:cs="Times New Roman"/>
        </w:rPr>
        <w:t>Neto</w:t>
      </w:r>
      <w:proofErr w:type="spellEnd"/>
      <w:r w:rsidRPr="00FD1FC4">
        <w:rPr>
          <w:rFonts w:cs="Times New Roman"/>
        </w:rPr>
        <w:t xml:space="preserve">, E.V., Ellis, G.S., </w:t>
      </w:r>
      <w:proofErr w:type="spellStart"/>
      <w:r w:rsidRPr="00FD1FC4">
        <w:rPr>
          <w:rFonts w:cs="Times New Roman"/>
        </w:rPr>
        <w:t>Lewan</w:t>
      </w:r>
      <w:proofErr w:type="spellEnd"/>
      <w:r w:rsidRPr="00FD1FC4">
        <w:rPr>
          <w:rFonts w:cs="Times New Roman"/>
        </w:rPr>
        <w:t xml:space="preserve">, M.D., Martini, A.M., Tang, Y., </w:t>
      </w:r>
      <w:proofErr w:type="spellStart"/>
      <w:r w:rsidRPr="00FD1FC4">
        <w:rPr>
          <w:rFonts w:cs="Times New Roman"/>
        </w:rPr>
        <w:t>Schoell</w:t>
      </w:r>
      <w:proofErr w:type="spellEnd"/>
      <w:r w:rsidRPr="00FD1FC4">
        <w:rPr>
          <w:rFonts w:cs="Times New Roman"/>
        </w:rPr>
        <w:t xml:space="preserve">, M., Sessions, A.L., </w:t>
      </w:r>
      <w:proofErr w:type="spellStart"/>
      <w:r w:rsidRPr="00FD1FC4">
        <w:rPr>
          <w:rFonts w:cs="Times New Roman"/>
        </w:rPr>
        <w:t>Eiler</w:t>
      </w:r>
      <w:proofErr w:type="spellEnd"/>
      <w:r w:rsidRPr="00FD1FC4">
        <w:rPr>
          <w:rFonts w:cs="Times New Roman"/>
        </w:rPr>
        <w:t xml:space="preserve">, J.M., 2014. Formation temperatures of </w:t>
      </w:r>
      <w:proofErr w:type="spellStart"/>
      <w:r w:rsidRPr="00FD1FC4">
        <w:rPr>
          <w:rFonts w:cs="Times New Roman"/>
        </w:rPr>
        <w:t>thermogenic</w:t>
      </w:r>
      <w:proofErr w:type="spellEnd"/>
      <w:r w:rsidRPr="00FD1FC4">
        <w:rPr>
          <w:rFonts w:cs="Times New Roman"/>
        </w:rPr>
        <w:t xml:space="preserve"> and biogenic methane. Science 344, 1500–1503.</w:t>
      </w:r>
    </w:p>
    <w:p w14:paraId="27DAA8C7" w14:textId="77777777" w:rsidR="00FD1FC4" w:rsidRPr="00FD1FC4" w:rsidRDefault="00FD1FC4" w:rsidP="00FD1FC4">
      <w:pPr>
        <w:pStyle w:val="Bibliography"/>
        <w:rPr>
          <w:rFonts w:cs="Times New Roman"/>
        </w:rPr>
      </w:pPr>
      <w:r w:rsidRPr="00FD1FC4">
        <w:rPr>
          <w:rFonts w:cs="Times New Roman"/>
        </w:rPr>
        <w:t xml:space="preserve">Tang, Y., Huang, Y., Ellis, G.S., Wang, Y., </w:t>
      </w:r>
      <w:proofErr w:type="spellStart"/>
      <w:r w:rsidRPr="00FD1FC4">
        <w:rPr>
          <w:rFonts w:cs="Times New Roman"/>
        </w:rPr>
        <w:t>Kralert</w:t>
      </w:r>
      <w:proofErr w:type="spellEnd"/>
      <w:r w:rsidRPr="00FD1FC4">
        <w:rPr>
          <w:rFonts w:cs="Times New Roman"/>
        </w:rPr>
        <w:t xml:space="preserve">, P.G., </w:t>
      </w:r>
      <w:proofErr w:type="spellStart"/>
      <w:r w:rsidRPr="00FD1FC4">
        <w:rPr>
          <w:rFonts w:cs="Times New Roman"/>
        </w:rPr>
        <w:t>Gillaizeau</w:t>
      </w:r>
      <w:proofErr w:type="spellEnd"/>
      <w:r w:rsidRPr="00FD1FC4">
        <w:rPr>
          <w:rFonts w:cs="Times New Roman"/>
        </w:rPr>
        <w:t xml:space="preserve">, B., Ma, Q., Hwang, R., 2005. A kinetic model for thermally induced hydrogen and carbon isotope fractionation of individual </w:t>
      </w:r>
      <w:r w:rsidRPr="00FD1FC4">
        <w:rPr>
          <w:rFonts w:cs="Times New Roman"/>
          <w:i/>
          <w:iCs/>
        </w:rPr>
        <w:t>n</w:t>
      </w:r>
      <w:r w:rsidRPr="00FD1FC4">
        <w:rPr>
          <w:rFonts w:cs="Times New Roman"/>
        </w:rPr>
        <w:t xml:space="preserve">-alkanes in crude oil.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69, 4505–4520.</w:t>
      </w:r>
    </w:p>
    <w:p w14:paraId="0A8999EA" w14:textId="77777777" w:rsidR="00FD1FC4" w:rsidRPr="00FD1FC4" w:rsidRDefault="00FD1FC4" w:rsidP="00FD1FC4">
      <w:pPr>
        <w:pStyle w:val="Bibliography"/>
        <w:rPr>
          <w:rFonts w:cs="Times New Roman"/>
        </w:rPr>
      </w:pPr>
      <w:proofErr w:type="spellStart"/>
      <w:r w:rsidRPr="00FD1FC4">
        <w:rPr>
          <w:rFonts w:cs="Times New Roman"/>
        </w:rPr>
        <w:t>Thiagarajan</w:t>
      </w:r>
      <w:proofErr w:type="spellEnd"/>
      <w:r w:rsidRPr="00FD1FC4">
        <w:rPr>
          <w:rFonts w:cs="Times New Roman"/>
        </w:rPr>
        <w:t xml:space="preserve">, N., </w:t>
      </w:r>
      <w:proofErr w:type="spellStart"/>
      <w:r w:rsidRPr="00FD1FC4">
        <w:rPr>
          <w:rFonts w:cs="Times New Roman"/>
        </w:rPr>
        <w:t>Xie</w:t>
      </w:r>
      <w:proofErr w:type="spellEnd"/>
      <w:r w:rsidRPr="00FD1FC4">
        <w:rPr>
          <w:rFonts w:cs="Times New Roman"/>
        </w:rPr>
        <w:t xml:space="preserve">, H., </w:t>
      </w:r>
      <w:proofErr w:type="spellStart"/>
      <w:r w:rsidRPr="00FD1FC4">
        <w:rPr>
          <w:rFonts w:cs="Times New Roman"/>
        </w:rPr>
        <w:t>Ponton</w:t>
      </w:r>
      <w:proofErr w:type="spellEnd"/>
      <w:r w:rsidRPr="00FD1FC4">
        <w:rPr>
          <w:rFonts w:cs="Times New Roman"/>
        </w:rPr>
        <w:t xml:space="preserve">, C., Kitchen, N., Peterson, B., Lawson, M., </w:t>
      </w:r>
      <w:proofErr w:type="spellStart"/>
      <w:r w:rsidRPr="00FD1FC4">
        <w:rPr>
          <w:rFonts w:cs="Times New Roman"/>
        </w:rPr>
        <w:t>Formolo</w:t>
      </w:r>
      <w:proofErr w:type="spellEnd"/>
      <w:r w:rsidRPr="00FD1FC4">
        <w:rPr>
          <w:rFonts w:cs="Times New Roman"/>
        </w:rPr>
        <w:t xml:space="preserve">, M., Xiao, Y., </w:t>
      </w:r>
      <w:proofErr w:type="spellStart"/>
      <w:r w:rsidRPr="00FD1FC4">
        <w:rPr>
          <w:rFonts w:cs="Times New Roman"/>
        </w:rPr>
        <w:t>Eiler</w:t>
      </w:r>
      <w:proofErr w:type="spellEnd"/>
      <w:r w:rsidRPr="00FD1FC4">
        <w:rPr>
          <w:rFonts w:cs="Times New Roman"/>
        </w:rPr>
        <w:t>, J., 2020. Isotopic evidence for quasi-equilibrium chemistry in thermally mature natural gases. Proceedings of the National Academy of Sciences 117, 3989–3995.</w:t>
      </w:r>
    </w:p>
    <w:p w14:paraId="5BE2524A" w14:textId="77777777" w:rsidR="00FD1FC4" w:rsidRPr="00FD1FC4" w:rsidRDefault="00FD1FC4" w:rsidP="00FD1FC4">
      <w:pPr>
        <w:pStyle w:val="Bibliography"/>
        <w:rPr>
          <w:rFonts w:cs="Times New Roman"/>
        </w:rPr>
      </w:pPr>
      <w:proofErr w:type="spellStart"/>
      <w:r w:rsidRPr="00FD1FC4">
        <w:rPr>
          <w:rFonts w:cs="Times New Roman"/>
        </w:rPr>
        <w:t>Tian</w:t>
      </w:r>
      <w:proofErr w:type="spellEnd"/>
      <w:r w:rsidRPr="00FD1FC4">
        <w:rPr>
          <w:rFonts w:cs="Times New Roman"/>
        </w:rPr>
        <w:t>,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147BC823" w14:textId="77777777" w:rsidR="00FD1FC4" w:rsidRPr="00FD1FC4" w:rsidRDefault="00FD1FC4" w:rsidP="00FD1FC4">
      <w:pPr>
        <w:pStyle w:val="Bibliography"/>
        <w:rPr>
          <w:rFonts w:cs="Times New Roman"/>
        </w:rPr>
      </w:pPr>
      <w:r w:rsidRPr="00FD1FC4">
        <w:rPr>
          <w:rFonts w:cs="Times New Roman"/>
        </w:rPr>
        <w:t xml:space="preserve">Wang, D.T., </w:t>
      </w:r>
      <w:proofErr w:type="spellStart"/>
      <w:r w:rsidRPr="00FD1FC4">
        <w:rPr>
          <w:rFonts w:cs="Times New Roman"/>
        </w:rPr>
        <w:t>Gruen</w:t>
      </w:r>
      <w:proofErr w:type="spellEnd"/>
      <w:r w:rsidRPr="00FD1FC4">
        <w:rPr>
          <w:rFonts w:cs="Times New Roman"/>
        </w:rPr>
        <w:t xml:space="preserve">, D.S., </w:t>
      </w:r>
      <w:proofErr w:type="spellStart"/>
      <w:r w:rsidRPr="00FD1FC4">
        <w:rPr>
          <w:rFonts w:cs="Times New Roman"/>
        </w:rPr>
        <w:t>Lollar</w:t>
      </w:r>
      <w:proofErr w:type="spellEnd"/>
      <w:r w:rsidRPr="00FD1FC4">
        <w:rPr>
          <w:rFonts w:cs="Times New Roman"/>
        </w:rPr>
        <w:t xml:space="preserve">, B.S., </w:t>
      </w:r>
      <w:proofErr w:type="spellStart"/>
      <w:r w:rsidRPr="00FD1FC4">
        <w:rPr>
          <w:rFonts w:cs="Times New Roman"/>
        </w:rPr>
        <w:t>Hinrichs</w:t>
      </w:r>
      <w:proofErr w:type="spellEnd"/>
      <w:r w:rsidRPr="00FD1FC4">
        <w:rPr>
          <w:rFonts w:cs="Times New Roman"/>
        </w:rPr>
        <w:t xml:space="preserve">, K.-U., Stewart, L.C., Holden, J.F., </w:t>
      </w:r>
      <w:proofErr w:type="spellStart"/>
      <w:r w:rsidRPr="00FD1FC4">
        <w:rPr>
          <w:rFonts w:cs="Times New Roman"/>
        </w:rPr>
        <w:t>Hristov</w:t>
      </w:r>
      <w:proofErr w:type="spellEnd"/>
      <w:r w:rsidRPr="00FD1FC4">
        <w:rPr>
          <w:rFonts w:cs="Times New Roman"/>
        </w:rPr>
        <w:t xml:space="preserve">, A.N., </w:t>
      </w:r>
      <w:proofErr w:type="spellStart"/>
      <w:r w:rsidRPr="00FD1FC4">
        <w:rPr>
          <w:rFonts w:cs="Times New Roman"/>
        </w:rPr>
        <w:t>Pohlman</w:t>
      </w:r>
      <w:proofErr w:type="spellEnd"/>
      <w:r w:rsidRPr="00FD1FC4">
        <w:rPr>
          <w:rFonts w:cs="Times New Roman"/>
        </w:rPr>
        <w:t xml:space="preserve">, J.W., Morrill, P.L., </w:t>
      </w:r>
      <w:proofErr w:type="spellStart"/>
      <w:r w:rsidRPr="00FD1FC4">
        <w:rPr>
          <w:rFonts w:cs="Times New Roman"/>
        </w:rPr>
        <w:t>Könneke</w:t>
      </w:r>
      <w:proofErr w:type="spellEnd"/>
      <w:r w:rsidRPr="00FD1FC4">
        <w:rPr>
          <w:rFonts w:cs="Times New Roman"/>
        </w:rPr>
        <w:t xml:space="preserve">, M., </w:t>
      </w:r>
      <w:proofErr w:type="spellStart"/>
      <w:r w:rsidRPr="00FD1FC4">
        <w:rPr>
          <w:rFonts w:cs="Times New Roman"/>
        </w:rPr>
        <w:t>Delwiche</w:t>
      </w:r>
      <w:proofErr w:type="spellEnd"/>
      <w:r w:rsidRPr="00FD1FC4">
        <w:rPr>
          <w:rFonts w:cs="Times New Roman"/>
        </w:rPr>
        <w:t xml:space="preserve">, K.B., Reeves, E.P., Sutcliffe, C.N., Ritter, D.J., </w:t>
      </w:r>
      <w:proofErr w:type="spellStart"/>
      <w:r w:rsidRPr="00FD1FC4">
        <w:rPr>
          <w:rFonts w:cs="Times New Roman"/>
        </w:rPr>
        <w:t>Seewald</w:t>
      </w:r>
      <w:proofErr w:type="spellEnd"/>
      <w:r w:rsidRPr="00FD1FC4">
        <w:rPr>
          <w:rFonts w:cs="Times New Roman"/>
        </w:rPr>
        <w:t xml:space="preserve">, J.S., McIntosh, J.C., </w:t>
      </w:r>
      <w:proofErr w:type="spellStart"/>
      <w:r w:rsidRPr="00FD1FC4">
        <w:rPr>
          <w:rFonts w:cs="Times New Roman"/>
        </w:rPr>
        <w:t>Hemond</w:t>
      </w:r>
      <w:proofErr w:type="spellEnd"/>
      <w:r w:rsidRPr="00FD1FC4">
        <w:rPr>
          <w:rFonts w:cs="Times New Roman"/>
        </w:rPr>
        <w:t xml:space="preserve">, H.F., Kubo, M.D., </w:t>
      </w:r>
      <w:proofErr w:type="spellStart"/>
      <w:r w:rsidRPr="00FD1FC4">
        <w:rPr>
          <w:rFonts w:cs="Times New Roman"/>
        </w:rPr>
        <w:t>Cardace</w:t>
      </w:r>
      <w:proofErr w:type="spellEnd"/>
      <w:r w:rsidRPr="00FD1FC4">
        <w:rPr>
          <w:rFonts w:cs="Times New Roman"/>
        </w:rPr>
        <w:t xml:space="preserve">, D., </w:t>
      </w:r>
      <w:proofErr w:type="spellStart"/>
      <w:r w:rsidRPr="00FD1FC4">
        <w:rPr>
          <w:rFonts w:cs="Times New Roman"/>
        </w:rPr>
        <w:t>Hoehler</w:t>
      </w:r>
      <w:proofErr w:type="spellEnd"/>
      <w:r w:rsidRPr="00FD1FC4">
        <w:rPr>
          <w:rFonts w:cs="Times New Roman"/>
        </w:rPr>
        <w:t xml:space="preserve">, T.M., Ono, S., 2015. </w:t>
      </w:r>
      <w:proofErr w:type="spellStart"/>
      <w:r w:rsidRPr="00FD1FC4">
        <w:rPr>
          <w:rFonts w:cs="Times New Roman"/>
        </w:rPr>
        <w:t>Nonequilibrium</w:t>
      </w:r>
      <w:proofErr w:type="spellEnd"/>
      <w:r w:rsidRPr="00FD1FC4">
        <w:rPr>
          <w:rFonts w:cs="Times New Roman"/>
        </w:rPr>
        <w:t xml:space="preserve"> clumped isotope signals in microbial methane. Science 348, 428–431.</w:t>
      </w:r>
    </w:p>
    <w:p w14:paraId="6BB9A5BA" w14:textId="77777777" w:rsidR="00FD1FC4" w:rsidRPr="00FD1FC4" w:rsidRDefault="00FD1FC4" w:rsidP="00FD1FC4">
      <w:pPr>
        <w:pStyle w:val="Bibliography"/>
        <w:rPr>
          <w:rFonts w:cs="Times New Roman"/>
        </w:rPr>
      </w:pPr>
      <w:r w:rsidRPr="00FD1FC4">
        <w:rPr>
          <w:rFonts w:cs="Times New Roman"/>
        </w:rPr>
        <w:t>Whelan, J.K., Thompson-</w:t>
      </w:r>
      <w:proofErr w:type="spellStart"/>
      <w:r w:rsidRPr="00FD1FC4">
        <w:rPr>
          <w:rFonts w:cs="Times New Roman"/>
        </w:rPr>
        <w:t>Rizer</w:t>
      </w:r>
      <w:proofErr w:type="spellEnd"/>
      <w:r w:rsidRPr="00FD1FC4">
        <w:rPr>
          <w:rFonts w:cs="Times New Roman"/>
        </w:rPr>
        <w:t xml:space="preserve">, C.L., 1993. Chemical Methods for Assessing </w:t>
      </w:r>
      <w:proofErr w:type="spellStart"/>
      <w:r w:rsidRPr="00FD1FC4">
        <w:rPr>
          <w:rFonts w:cs="Times New Roman"/>
        </w:rPr>
        <w:t>Kerogen</w:t>
      </w:r>
      <w:proofErr w:type="spellEnd"/>
      <w:r w:rsidRPr="00FD1FC4">
        <w:rPr>
          <w:rFonts w:cs="Times New Roman"/>
        </w:rPr>
        <w:t xml:space="preserve"> and </w:t>
      </w:r>
      <w:proofErr w:type="spellStart"/>
      <w:r w:rsidRPr="00FD1FC4">
        <w:rPr>
          <w:rFonts w:cs="Times New Roman"/>
        </w:rPr>
        <w:t>Protokerogen</w:t>
      </w:r>
      <w:proofErr w:type="spellEnd"/>
      <w:r w:rsidRPr="00FD1FC4">
        <w:rPr>
          <w:rFonts w:cs="Times New Roman"/>
        </w:rPr>
        <w:t xml:space="preserve"> Types and Maturity, in: Engel, M.H., </w:t>
      </w:r>
      <w:proofErr w:type="spellStart"/>
      <w:r w:rsidRPr="00FD1FC4">
        <w:rPr>
          <w:rFonts w:cs="Times New Roman"/>
        </w:rPr>
        <w:t>Macko</w:t>
      </w:r>
      <w:proofErr w:type="spellEnd"/>
      <w:r w:rsidRPr="00FD1FC4">
        <w:rPr>
          <w:rFonts w:cs="Times New Roman"/>
        </w:rPr>
        <w:t>, S.A. (Eds.), Organic Geochemistry: Principles and Applications, Springer US, Boston, MA, p. 289–353.</w:t>
      </w:r>
    </w:p>
    <w:p w14:paraId="4C17C78E" w14:textId="77777777" w:rsidR="00FD1FC4" w:rsidRPr="00FD1FC4" w:rsidRDefault="00FD1FC4" w:rsidP="00FD1FC4">
      <w:pPr>
        <w:pStyle w:val="Bibliography"/>
        <w:rPr>
          <w:rFonts w:cs="Times New Roman"/>
        </w:rPr>
      </w:pPr>
      <w:proofErr w:type="spellStart"/>
      <w:r w:rsidRPr="00FD1FC4">
        <w:rPr>
          <w:rFonts w:cs="Times New Roman"/>
        </w:rPr>
        <w:t>Yeh</w:t>
      </w:r>
      <w:proofErr w:type="spellEnd"/>
      <w:r w:rsidRPr="00FD1FC4">
        <w:rPr>
          <w:rFonts w:cs="Times New Roman"/>
        </w:rPr>
        <w:t xml:space="preserve">, H.-W., Epstein, S., 1981. Hydrogen and carbon isotopes of petroleum and related organic matter.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45, 753–762.</w:t>
      </w:r>
    </w:p>
    <w:p w14:paraId="474F7D82" w14:textId="77777777" w:rsidR="00FD1FC4" w:rsidRPr="00FD1FC4" w:rsidRDefault="00FD1FC4" w:rsidP="00FD1FC4">
      <w:pPr>
        <w:pStyle w:val="Bibliography"/>
        <w:rPr>
          <w:rFonts w:cs="Times New Roman"/>
        </w:rPr>
      </w:pPr>
      <w:r w:rsidRPr="00FD1FC4">
        <w:rPr>
          <w:rFonts w:cs="Times New Roman"/>
        </w:rPr>
        <w:t xml:space="preserve">Young, E.D., Kohl, I.E., </w:t>
      </w:r>
      <w:proofErr w:type="spellStart"/>
      <w:r w:rsidRPr="00FD1FC4">
        <w:rPr>
          <w:rFonts w:cs="Times New Roman"/>
        </w:rPr>
        <w:t>Lollar</w:t>
      </w:r>
      <w:proofErr w:type="spellEnd"/>
      <w:r w:rsidRPr="00FD1FC4">
        <w:rPr>
          <w:rFonts w:cs="Times New Roman"/>
        </w:rPr>
        <w:t xml:space="preserve">, B.S., </w:t>
      </w:r>
      <w:proofErr w:type="spellStart"/>
      <w:r w:rsidRPr="00FD1FC4">
        <w:rPr>
          <w:rFonts w:cs="Times New Roman"/>
        </w:rPr>
        <w:t>Etiope</w:t>
      </w:r>
      <w:proofErr w:type="spellEnd"/>
      <w:r w:rsidRPr="00FD1FC4">
        <w:rPr>
          <w:rFonts w:cs="Times New Roman"/>
        </w:rPr>
        <w:t xml:space="preserve">, G., Rumble, D., Li, S., </w:t>
      </w:r>
      <w:proofErr w:type="spellStart"/>
      <w:r w:rsidRPr="00FD1FC4">
        <w:rPr>
          <w:rFonts w:cs="Times New Roman"/>
        </w:rPr>
        <w:t>Haghnegahdar</w:t>
      </w:r>
      <w:proofErr w:type="spellEnd"/>
      <w:r w:rsidRPr="00FD1FC4">
        <w:rPr>
          <w:rFonts w:cs="Times New Roman"/>
        </w:rPr>
        <w:t xml:space="preserve">, M.A., </w:t>
      </w:r>
      <w:proofErr w:type="spellStart"/>
      <w:r w:rsidRPr="00FD1FC4">
        <w:rPr>
          <w:rFonts w:cs="Times New Roman"/>
        </w:rPr>
        <w:t>Schauble</w:t>
      </w:r>
      <w:proofErr w:type="spellEnd"/>
      <w:r w:rsidRPr="00FD1FC4">
        <w:rPr>
          <w:rFonts w:cs="Times New Roman"/>
        </w:rPr>
        <w:t xml:space="preserve">, E.A., McCain, K.A., </w:t>
      </w:r>
      <w:proofErr w:type="spellStart"/>
      <w:r w:rsidRPr="00FD1FC4">
        <w:rPr>
          <w:rFonts w:cs="Times New Roman"/>
        </w:rPr>
        <w:t>Foustoukos</w:t>
      </w:r>
      <w:proofErr w:type="spellEnd"/>
      <w:r w:rsidRPr="00FD1FC4">
        <w:rPr>
          <w:rFonts w:cs="Times New Roman"/>
        </w:rPr>
        <w:t xml:space="preserve">, D.I., </w:t>
      </w:r>
      <w:proofErr w:type="spellStart"/>
      <w:r w:rsidRPr="00FD1FC4">
        <w:rPr>
          <w:rFonts w:cs="Times New Roman"/>
        </w:rPr>
        <w:t>Sutclife</w:t>
      </w:r>
      <w:proofErr w:type="spellEnd"/>
      <w:r w:rsidRPr="00FD1FC4">
        <w:rPr>
          <w:rFonts w:cs="Times New Roman"/>
        </w:rPr>
        <w:t xml:space="preserve">, C., </w:t>
      </w:r>
      <w:proofErr w:type="spellStart"/>
      <w:r w:rsidRPr="00FD1FC4">
        <w:rPr>
          <w:rFonts w:cs="Times New Roman"/>
        </w:rPr>
        <w:t>Warr</w:t>
      </w:r>
      <w:proofErr w:type="spellEnd"/>
      <w:r w:rsidRPr="00FD1FC4">
        <w:rPr>
          <w:rFonts w:cs="Times New Roman"/>
        </w:rPr>
        <w:t xml:space="preserve">, O., </w:t>
      </w:r>
      <w:proofErr w:type="spellStart"/>
      <w:r w:rsidRPr="00FD1FC4">
        <w:rPr>
          <w:rFonts w:cs="Times New Roman"/>
        </w:rPr>
        <w:t>Ballentine</w:t>
      </w:r>
      <w:proofErr w:type="spellEnd"/>
      <w:r w:rsidRPr="00FD1FC4">
        <w:rPr>
          <w:rFonts w:cs="Times New Roman"/>
        </w:rPr>
        <w:t xml:space="preserve">, C.J., </w:t>
      </w:r>
      <w:proofErr w:type="spellStart"/>
      <w:r w:rsidRPr="00FD1FC4">
        <w:rPr>
          <w:rFonts w:cs="Times New Roman"/>
        </w:rPr>
        <w:t>Onstott</w:t>
      </w:r>
      <w:proofErr w:type="spellEnd"/>
      <w:r w:rsidRPr="00FD1FC4">
        <w:rPr>
          <w:rFonts w:cs="Times New Roman"/>
        </w:rPr>
        <w:t xml:space="preserve">, T.C., </w:t>
      </w:r>
      <w:proofErr w:type="spellStart"/>
      <w:r w:rsidRPr="00FD1FC4">
        <w:rPr>
          <w:rFonts w:cs="Times New Roman"/>
        </w:rPr>
        <w:t>Hosgormez</w:t>
      </w:r>
      <w:proofErr w:type="spellEnd"/>
      <w:r w:rsidRPr="00FD1FC4">
        <w:rPr>
          <w:rFonts w:cs="Times New Roman"/>
        </w:rPr>
        <w:t xml:space="preserve">, H., </w:t>
      </w:r>
      <w:proofErr w:type="spellStart"/>
      <w:r w:rsidRPr="00FD1FC4">
        <w:rPr>
          <w:rFonts w:cs="Times New Roman"/>
        </w:rPr>
        <w:t>Neubeck</w:t>
      </w:r>
      <w:proofErr w:type="spellEnd"/>
      <w:r w:rsidRPr="00FD1FC4">
        <w:rPr>
          <w:rFonts w:cs="Times New Roman"/>
        </w:rPr>
        <w:t xml:space="preserve">, A., Marques, J.M., Pérez-Rodríguez, I., Rowe, A.R., </w:t>
      </w:r>
      <w:proofErr w:type="spellStart"/>
      <w:r w:rsidRPr="00FD1FC4">
        <w:rPr>
          <w:rFonts w:cs="Times New Roman"/>
        </w:rPr>
        <w:t>LaRowe</w:t>
      </w:r>
      <w:proofErr w:type="spellEnd"/>
      <w:r w:rsidRPr="00FD1FC4">
        <w:rPr>
          <w:rFonts w:cs="Times New Roman"/>
        </w:rPr>
        <w:t xml:space="preserve">, D.E., </w:t>
      </w:r>
      <w:proofErr w:type="spellStart"/>
      <w:r w:rsidRPr="00FD1FC4">
        <w:rPr>
          <w:rFonts w:cs="Times New Roman"/>
        </w:rPr>
        <w:t>Magnabosco</w:t>
      </w:r>
      <w:proofErr w:type="spellEnd"/>
      <w:r w:rsidRPr="00FD1FC4">
        <w:rPr>
          <w:rFonts w:cs="Times New Roman"/>
        </w:rPr>
        <w:t xml:space="preserve">, C., Yeung, L.Y., Ash, J.L., </w:t>
      </w:r>
      <w:proofErr w:type="spellStart"/>
      <w:r w:rsidRPr="00FD1FC4">
        <w:rPr>
          <w:rFonts w:cs="Times New Roman"/>
        </w:rPr>
        <w:t>Bryndzia</w:t>
      </w:r>
      <w:proofErr w:type="spellEnd"/>
      <w:r w:rsidRPr="00FD1FC4">
        <w:rPr>
          <w:rFonts w:cs="Times New Roman"/>
        </w:rPr>
        <w:t xml:space="preserve">, L.T., 2017. The relative abundances of resolved </w:t>
      </w:r>
      <w:r w:rsidRPr="00FD1FC4">
        <w:rPr>
          <w:rFonts w:cs="Times New Roman"/>
          <w:vertAlign w:val="superscript"/>
        </w:rPr>
        <w:t>12</w:t>
      </w:r>
      <w:r w:rsidRPr="00FD1FC4">
        <w:rPr>
          <w:rFonts w:cs="Times New Roman"/>
        </w:rPr>
        <w:t>CH</w:t>
      </w:r>
      <w:r w:rsidRPr="00FD1FC4">
        <w:rPr>
          <w:rFonts w:cs="Times New Roman"/>
          <w:vertAlign w:val="subscript"/>
        </w:rPr>
        <w:t>2</w:t>
      </w:r>
      <w:r w:rsidRPr="00FD1FC4">
        <w:rPr>
          <w:rFonts w:cs="Times New Roman"/>
        </w:rPr>
        <w:t>D</w:t>
      </w:r>
      <w:r w:rsidRPr="00FD1FC4">
        <w:rPr>
          <w:rFonts w:cs="Times New Roman"/>
          <w:vertAlign w:val="subscript"/>
        </w:rPr>
        <w:t>2</w:t>
      </w:r>
      <w:r w:rsidRPr="00FD1FC4">
        <w:rPr>
          <w:rFonts w:cs="Times New Roman"/>
        </w:rPr>
        <w:t xml:space="preserve"> and </w:t>
      </w:r>
      <w:r w:rsidRPr="00FD1FC4">
        <w:rPr>
          <w:rFonts w:cs="Times New Roman"/>
          <w:vertAlign w:val="superscript"/>
        </w:rPr>
        <w:t>13</w:t>
      </w:r>
      <w:r w:rsidRPr="00FD1FC4">
        <w:rPr>
          <w:rFonts w:cs="Times New Roman"/>
        </w:rPr>
        <w:t>CH</w:t>
      </w:r>
      <w:r w:rsidRPr="00FD1FC4">
        <w:rPr>
          <w:rFonts w:cs="Times New Roman"/>
          <w:vertAlign w:val="subscript"/>
        </w:rPr>
        <w:t>3</w:t>
      </w:r>
      <w:r w:rsidRPr="00FD1FC4">
        <w:rPr>
          <w:rFonts w:cs="Times New Roman"/>
        </w:rPr>
        <w:t xml:space="preserve">D and mechanisms controlling isotopic bond ordering in abiotic and biotic methane gases. </w:t>
      </w:r>
      <w:proofErr w:type="spellStart"/>
      <w:r w:rsidRPr="00FD1FC4">
        <w:rPr>
          <w:rFonts w:cs="Times New Roman"/>
        </w:rPr>
        <w:t>Geochimica</w:t>
      </w:r>
      <w:proofErr w:type="spellEnd"/>
      <w:r w:rsidRPr="00FD1FC4">
        <w:rPr>
          <w:rFonts w:cs="Times New Roman"/>
        </w:rPr>
        <w:t xml:space="preserve"> </w:t>
      </w:r>
      <w:proofErr w:type="gramStart"/>
      <w:r w:rsidRPr="00FD1FC4">
        <w:rPr>
          <w:rFonts w:cs="Times New Roman"/>
        </w:rPr>
        <w:t>et</w:t>
      </w:r>
      <w:proofErr w:type="gramEnd"/>
      <w:r w:rsidRPr="00FD1FC4">
        <w:rPr>
          <w:rFonts w:cs="Times New Roman"/>
        </w:rPr>
        <w:t xml:space="preserve"> </w:t>
      </w:r>
      <w:proofErr w:type="spellStart"/>
      <w:r w:rsidRPr="00FD1FC4">
        <w:rPr>
          <w:rFonts w:cs="Times New Roman"/>
        </w:rPr>
        <w:t>Cosmochimica</w:t>
      </w:r>
      <w:proofErr w:type="spellEnd"/>
      <w:r w:rsidRPr="00FD1FC4">
        <w:rPr>
          <w:rFonts w:cs="Times New Roman"/>
        </w:rPr>
        <w:t xml:space="preserve"> </w:t>
      </w:r>
      <w:proofErr w:type="spellStart"/>
      <w:r w:rsidRPr="00FD1FC4">
        <w:rPr>
          <w:rFonts w:cs="Times New Roman"/>
        </w:rPr>
        <w:t>Acta</w:t>
      </w:r>
      <w:proofErr w:type="spellEnd"/>
      <w:r w:rsidRPr="00FD1FC4">
        <w:rPr>
          <w:rFonts w:cs="Times New Roman"/>
        </w:rPr>
        <w:t xml:space="preserve"> 203, 235–264.</w:t>
      </w:r>
    </w:p>
    <w:p w14:paraId="7652BD96" w14:textId="4F8EC5C8"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Pr>
          <w:b/>
          <w:noProof/>
        </w:rPr>
        <w:t>4</w:t>
      </w:r>
      <w:r w:rsidRPr="00E86679">
        <w:rPr>
          <w:b/>
        </w:rPr>
        <w:fldChar w:fldCharType="end"/>
      </w:r>
      <w:bookmarkEnd w:id="3"/>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3</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1620F40E"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6</w:t>
      </w:r>
      <w:r w:rsidR="00A910CF" w:rsidRPr="00E86679">
        <w:rPr>
          <w:b/>
        </w:rPr>
        <w:fldChar w:fldCharType="end"/>
      </w:r>
      <w:bookmarkEnd w:id="6"/>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 Wei et al. (2019)</w:t>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w:t>
      </w:r>
      <w:proofErr w:type="gramStart"/>
      <w:r w:rsidR="006E18C6" w:rsidRPr="006E18C6">
        <w:rPr>
          <w:color w:val="FF0000"/>
        </w:rPr>
        <w:t>approx..</w:t>
      </w:r>
      <w:proofErr w:type="gramEnd"/>
      <w:r w:rsidR="006E18C6" w:rsidRPr="006E18C6">
        <w:rPr>
          <w:color w:val="FF0000"/>
        </w:rPr>
        <w:t xml:space="preserve"> 100 </w:t>
      </w:r>
      <w:proofErr w:type="spellStart"/>
      <w:r w:rsidR="006E18C6" w:rsidRPr="006E18C6">
        <w:rPr>
          <w:color w:val="FF0000"/>
        </w:rPr>
        <w:t>umol</w:t>
      </w:r>
      <w:proofErr w:type="spellEnd"/>
      <w:r w:rsidR="006E18C6" w:rsidRPr="006E18C6">
        <w:rPr>
          <w:color w:val="FF0000"/>
        </w:rPr>
        <w:t xml:space="preserve"> were generated, the bottom axis of B can be read as % of cumulative methane generation</w:t>
      </w:r>
      <w:r w:rsidR="006E18C6">
        <w:rPr>
          <w:color w:val="FF0000"/>
        </w:rPr>
        <w:t xml:space="preserve">.  It is seen that at 50% </w:t>
      </w:r>
      <w:proofErr w:type="spellStart"/>
      <w:r w:rsidR="006E18C6">
        <w:rPr>
          <w:color w:val="FF0000"/>
        </w:rPr>
        <w:t>deuteration</w:t>
      </w:r>
      <w:proofErr w:type="spellEnd"/>
      <w:r w:rsidR="006E18C6">
        <w:rPr>
          <w:color w:val="FF0000"/>
        </w:rPr>
        <w:t xml:space="preserve">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 xml:space="preserve">Is there HI vs. TOC vs. Ro data (or </w:t>
      </w:r>
      <w:proofErr w:type="spellStart"/>
      <w:r w:rsidR="00733DA6" w:rsidRPr="00904647">
        <w:rPr>
          <w:b/>
          <w:i/>
          <w:color w:val="FF0000"/>
          <w:highlight w:val="yellow"/>
        </w:rPr>
        <w:t>RockEval</w:t>
      </w:r>
      <w:proofErr w:type="spellEnd"/>
      <w:r w:rsidR="00733DA6" w:rsidRPr="00904647">
        <w:rPr>
          <w:b/>
          <w:i/>
          <w:color w:val="FF0000"/>
          <w:highlight w:val="yellow"/>
        </w:rPr>
        <w:t xml:space="preserve">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560CFD78" w:rsidR="00686114" w:rsidRPr="008D00B4" w:rsidRDefault="00686114" w:rsidP="00686114"/>
    <w:p w14:paraId="09269237" w14:textId="18EE240A" w:rsidR="00686114" w:rsidRPr="008D00B4" w:rsidRDefault="00686114" w:rsidP="00686114">
      <w:pPr>
        <w:tabs>
          <w:tab w:val="clear" w:pos="360"/>
          <w:tab w:val="clear" w:pos="720"/>
          <w:tab w:val="clear" w:pos="10080"/>
        </w:tabs>
        <w:jc w:val="left"/>
        <w:sectPr w:rsidR="00686114"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Pr>
          <w:b/>
          <w:noProof/>
        </w:rPr>
        <w:t>7</w:t>
      </w:r>
      <w:r w:rsidRPr="00E86679">
        <w:rPr>
          <w:b/>
        </w:rPr>
        <w:fldChar w:fldCharType="end"/>
      </w:r>
      <w:r w:rsidRPr="008D00B4">
        <w:rPr>
          <w:b/>
        </w:rPr>
        <w:t>.</w:t>
      </w:r>
      <w:r w:rsidRPr="008D00B4">
        <w:t xml:space="preserve">  </w:t>
      </w:r>
      <w:r>
        <w:t xml:space="preserve">Cartoon showing process of sequential </w:t>
      </w:r>
      <w:proofErr w:type="spellStart"/>
      <w:r>
        <w:t>deuteration</w:t>
      </w:r>
      <w:proofErr w:type="spellEnd"/>
      <w:r>
        <w:t xml:space="preserve"> of the </w:t>
      </w:r>
      <w:proofErr w:type="spellStart"/>
      <w:r>
        <w:t>kerogen</w:t>
      </w:r>
      <w:proofErr w:type="spellEnd"/>
      <w:r>
        <w:t xml:space="preserve"> followed by methane</w:t>
      </w:r>
      <w:r w:rsidRPr="008D00B4">
        <w:t>.</w:t>
      </w:r>
    </w:p>
    <w:p w14:paraId="47439303" w14:textId="12CAD57C" w:rsidR="002A3F7A" w:rsidRPr="008D00B4" w:rsidRDefault="00531E52" w:rsidP="00DB0A5E">
      <w:pPr>
        <w:pStyle w:val="Heading1"/>
      </w:pPr>
      <w:r w:rsidRPr="008D00B4">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1</w:t>
      </w:r>
      <w:r w:rsidR="00A910CF">
        <w:rPr>
          <w:b/>
          <w:sz w:val="20"/>
        </w:rPr>
        <w:fldChar w:fldCharType="end"/>
      </w:r>
      <w:bookmarkEnd w:id="7"/>
    </w:p>
    <w:p w14:paraId="7D62C216" w14:textId="3FC92CF5" w:rsidR="00EE4727" w:rsidRPr="008D00B4" w:rsidRDefault="009705DE" w:rsidP="00EE4727">
      <w:pPr>
        <w:rPr>
          <w:sz w:val="20"/>
        </w:rPr>
      </w:pPr>
      <w:r>
        <w:rPr>
          <w:sz w:val="20"/>
        </w:rPr>
        <w:t xml:space="preserve">Elemental analysis of Eagle Ford shale powder that was either </w:t>
      </w:r>
      <w:r w:rsidR="00971490" w:rsidRPr="00971490">
        <w:rPr>
          <w:sz w:val="20"/>
          <w:highlight w:val="yellow"/>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3C56A483" w:rsidR="00C206F7" w:rsidRPr="00DE3D92" w:rsidRDefault="00C17FB7" w:rsidP="00C206F7">
      <w:pPr>
        <w:spacing w:after="0"/>
        <w:rPr>
          <w:sz w:val="20"/>
        </w:rPr>
      </w:pPr>
      <w:proofErr w:type="gramStart"/>
      <w:r>
        <w:rPr>
          <w:sz w:val="20"/>
          <w:vertAlign w:val="superscript"/>
        </w:rPr>
        <w:t>c</w:t>
      </w:r>
      <w:proofErr w:type="gramEnd"/>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C206F7">
        <w:rPr>
          <w:sz w:val="20"/>
        </w:rPr>
        <w:t xml:space="preserve"> + 0.41 (</w:t>
      </w:r>
      <w:proofErr w:type="spellStart"/>
      <w:r w:rsidR="00C206F7">
        <w:rPr>
          <w:sz w:val="20"/>
        </w:rPr>
        <w:t>Glasoe</w:t>
      </w:r>
      <w:proofErr w:type="spellEnd"/>
      <w:r w:rsidR="00C206F7">
        <w:rPr>
          <w:sz w:val="20"/>
        </w:rPr>
        <w:t xml:space="preserv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0241F" w14:textId="77777777" w:rsidR="00DD5633" w:rsidRDefault="00DD5633" w:rsidP="00F815F9">
      <w:pPr>
        <w:spacing w:after="0" w:line="240" w:lineRule="auto"/>
      </w:pPr>
      <w:r>
        <w:separator/>
      </w:r>
    </w:p>
  </w:endnote>
  <w:endnote w:type="continuationSeparator" w:id="0">
    <w:p w14:paraId="3716E0F7" w14:textId="77777777" w:rsidR="00DD5633" w:rsidRDefault="00DD5633" w:rsidP="00F815F9">
      <w:pPr>
        <w:spacing w:after="0" w:line="240" w:lineRule="auto"/>
      </w:pPr>
      <w:r>
        <w:continuationSeparator/>
      </w:r>
    </w:p>
  </w:endnote>
  <w:endnote w:type="continuationNotice" w:id="1">
    <w:p w14:paraId="23A986A6" w14:textId="77777777" w:rsidR="00DD5633" w:rsidRDefault="00DD5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BA20CD">
          <w:rPr>
            <w:noProof/>
          </w:rPr>
          <w:t>21</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9164A" w14:textId="77777777" w:rsidR="00DD5633" w:rsidRDefault="00DD5633" w:rsidP="00F815F9">
      <w:pPr>
        <w:spacing w:after="0" w:line="240" w:lineRule="auto"/>
      </w:pPr>
      <w:r>
        <w:separator/>
      </w:r>
    </w:p>
  </w:footnote>
  <w:footnote w:type="continuationSeparator" w:id="0">
    <w:p w14:paraId="0EE19406" w14:textId="77777777" w:rsidR="00DD5633" w:rsidRDefault="00DD5633" w:rsidP="00F815F9">
      <w:pPr>
        <w:spacing w:after="0" w:line="240" w:lineRule="auto"/>
      </w:pPr>
      <w:r>
        <w:continuationSeparator/>
      </w:r>
    </w:p>
  </w:footnote>
  <w:footnote w:type="continuationNotice" w:id="1">
    <w:p w14:paraId="18870F35" w14:textId="77777777" w:rsidR="00DD5633" w:rsidRDefault="00DD5633">
      <w:pPr>
        <w:spacing w:after="0" w:line="240" w:lineRule="auto"/>
      </w:pPr>
    </w:p>
  </w:footnote>
  <w:footnote w:id="2">
    <w:p w14:paraId="090A66A5" w14:textId="0E84EA73" w:rsidR="00807EED" w:rsidRDefault="00807EED">
      <w:pPr>
        <w:pStyle w:val="FootnoteText"/>
      </w:pPr>
      <w:r>
        <w:rPr>
          <w:rStyle w:val="FootnoteReference"/>
        </w:rPr>
        <w:footnoteRef/>
      </w:r>
      <w:r>
        <w:t xml:space="preserve"> </w:t>
      </w:r>
      <w:r w:rsidRPr="00807EED">
        <w:t xml:space="preserve">Results of this experiment were first presented by one of us in a Ph.D. thesis (Wang, 2017, MIT/WHOI). This earlier version incorrectly represented the relative concentrations of the </w:t>
      </w:r>
      <w:proofErr w:type="spellStart"/>
      <w:r w:rsidRPr="00807EED">
        <w:t>isotopologues</w:t>
      </w:r>
      <w:proofErr w:type="spellEnd"/>
      <w:r w:rsidRPr="00807EED">
        <w:t xml:space="preserve"> due to 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w:t>
      </w:r>
      <w:r w:rsidRPr="00807EED">
        <w:t xml:space="preserve"> Fig. B.3 of th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Pr="00ED6AD8">
        <w:rPr>
          <w:b/>
          <w:noProof/>
        </w:rPr>
        <w:t>5</w:t>
      </w:r>
      <w:r w:rsidRPr="00ED6AD8">
        <w:rPr>
          <w:b/>
        </w:rPr>
        <w:fldChar w:fldCharType="end"/>
      </w:r>
      <w:r w:rsidRPr="00807EED">
        <w:t xml:space="preserve"> in this paper. This paper has the most correct version known to 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5C4"/>
    <w:rsid w:val="0019472C"/>
    <w:rsid w:val="00194892"/>
    <w:rsid w:val="00194D21"/>
    <w:rsid w:val="0019529A"/>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294"/>
    <w:rsid w:val="002533CB"/>
    <w:rsid w:val="0025370D"/>
    <w:rsid w:val="0025379F"/>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5196"/>
    <w:rsid w:val="003051FA"/>
    <w:rsid w:val="003057D8"/>
    <w:rsid w:val="00305ACD"/>
    <w:rsid w:val="00305D3D"/>
    <w:rsid w:val="0030602B"/>
    <w:rsid w:val="003060FD"/>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118E"/>
    <w:rsid w:val="003812A2"/>
    <w:rsid w:val="0038179D"/>
    <w:rsid w:val="003818CE"/>
    <w:rsid w:val="00381EB6"/>
    <w:rsid w:val="003825E5"/>
    <w:rsid w:val="00382A8D"/>
    <w:rsid w:val="00382B87"/>
    <w:rsid w:val="00382BF6"/>
    <w:rsid w:val="00382E2C"/>
    <w:rsid w:val="003832CB"/>
    <w:rsid w:val="00383AA0"/>
    <w:rsid w:val="00383C95"/>
    <w:rsid w:val="00383F00"/>
    <w:rsid w:val="00383F98"/>
    <w:rsid w:val="00384051"/>
    <w:rsid w:val="00384100"/>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757"/>
    <w:rsid w:val="003F596B"/>
    <w:rsid w:val="003F5B1C"/>
    <w:rsid w:val="003F5C46"/>
    <w:rsid w:val="003F5F1B"/>
    <w:rsid w:val="003F5F92"/>
    <w:rsid w:val="003F62C8"/>
    <w:rsid w:val="003F6640"/>
    <w:rsid w:val="003F6B8E"/>
    <w:rsid w:val="003F6E81"/>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C1E"/>
    <w:rsid w:val="004A1CEC"/>
    <w:rsid w:val="004A1F70"/>
    <w:rsid w:val="004A2084"/>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B1"/>
    <w:rsid w:val="005959C0"/>
    <w:rsid w:val="00595B11"/>
    <w:rsid w:val="00595E1D"/>
    <w:rsid w:val="005965D2"/>
    <w:rsid w:val="0059692C"/>
    <w:rsid w:val="00596BEB"/>
    <w:rsid w:val="00596CA3"/>
    <w:rsid w:val="00596D4B"/>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B10"/>
    <w:rsid w:val="00683B96"/>
    <w:rsid w:val="00683D0E"/>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5F0"/>
    <w:rsid w:val="006B376E"/>
    <w:rsid w:val="006B37CF"/>
    <w:rsid w:val="006B390B"/>
    <w:rsid w:val="006B4179"/>
    <w:rsid w:val="006B424E"/>
    <w:rsid w:val="006B4777"/>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22D"/>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C2"/>
    <w:rsid w:val="008D71B4"/>
    <w:rsid w:val="008D77E6"/>
    <w:rsid w:val="008D79B2"/>
    <w:rsid w:val="008D7A40"/>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C3D"/>
    <w:rsid w:val="00923FD1"/>
    <w:rsid w:val="00924128"/>
    <w:rsid w:val="00924531"/>
    <w:rsid w:val="00924557"/>
    <w:rsid w:val="009245EC"/>
    <w:rsid w:val="009246FE"/>
    <w:rsid w:val="009247C4"/>
    <w:rsid w:val="00924930"/>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500"/>
    <w:rsid w:val="00AF3604"/>
    <w:rsid w:val="00AF3739"/>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473A"/>
    <w:rsid w:val="00B24762"/>
    <w:rsid w:val="00B247D8"/>
    <w:rsid w:val="00B24F40"/>
    <w:rsid w:val="00B25161"/>
    <w:rsid w:val="00B25410"/>
    <w:rsid w:val="00B25B52"/>
    <w:rsid w:val="00B25E94"/>
    <w:rsid w:val="00B25F1B"/>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2034"/>
    <w:rsid w:val="00B5265F"/>
    <w:rsid w:val="00B52715"/>
    <w:rsid w:val="00B52880"/>
    <w:rsid w:val="00B5298F"/>
    <w:rsid w:val="00B52BD1"/>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7B69"/>
    <w:rsid w:val="00B57C88"/>
    <w:rsid w:val="00B601E1"/>
    <w:rsid w:val="00B603E6"/>
    <w:rsid w:val="00B60417"/>
    <w:rsid w:val="00B607AF"/>
    <w:rsid w:val="00B609E6"/>
    <w:rsid w:val="00B60DDA"/>
    <w:rsid w:val="00B60F29"/>
    <w:rsid w:val="00B60FBF"/>
    <w:rsid w:val="00B61066"/>
    <w:rsid w:val="00B617B4"/>
    <w:rsid w:val="00B621CD"/>
    <w:rsid w:val="00B62D8E"/>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368"/>
    <w:rsid w:val="00C163F6"/>
    <w:rsid w:val="00C16485"/>
    <w:rsid w:val="00C16684"/>
    <w:rsid w:val="00C16A22"/>
    <w:rsid w:val="00C16A9D"/>
    <w:rsid w:val="00C16D19"/>
    <w:rsid w:val="00C16E5A"/>
    <w:rsid w:val="00C1734F"/>
    <w:rsid w:val="00C179D0"/>
    <w:rsid w:val="00C17D21"/>
    <w:rsid w:val="00C17EBD"/>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8E"/>
    <w:rsid w:val="00C97947"/>
    <w:rsid w:val="00C979C5"/>
    <w:rsid w:val="00C97A92"/>
    <w:rsid w:val="00C97E45"/>
    <w:rsid w:val="00C97EFF"/>
    <w:rsid w:val="00C97FA5"/>
    <w:rsid w:val="00CA0546"/>
    <w:rsid w:val="00CA0640"/>
    <w:rsid w:val="00CA0A3C"/>
    <w:rsid w:val="00CA0BBB"/>
    <w:rsid w:val="00CA0CAA"/>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77F"/>
    <w:rsid w:val="00CC0914"/>
    <w:rsid w:val="00CC0AC9"/>
    <w:rsid w:val="00CC0ACF"/>
    <w:rsid w:val="00CC0CC1"/>
    <w:rsid w:val="00CC0E50"/>
    <w:rsid w:val="00CC0FF3"/>
    <w:rsid w:val="00CC112B"/>
    <w:rsid w:val="00CC1553"/>
    <w:rsid w:val="00CC19AA"/>
    <w:rsid w:val="00CC24AE"/>
    <w:rsid w:val="00CC297D"/>
    <w:rsid w:val="00CC2B02"/>
    <w:rsid w:val="00CC2DF1"/>
    <w:rsid w:val="00CC30AC"/>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601A"/>
    <w:rsid w:val="00CF639E"/>
    <w:rsid w:val="00CF6D91"/>
    <w:rsid w:val="00CF7907"/>
    <w:rsid w:val="00CF7978"/>
    <w:rsid w:val="00CF7AB9"/>
    <w:rsid w:val="00CF7C10"/>
    <w:rsid w:val="00CF7F49"/>
    <w:rsid w:val="00D000D6"/>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28F8"/>
    <w:rsid w:val="00E22AA2"/>
    <w:rsid w:val="00E22C2C"/>
    <w:rsid w:val="00E22CBE"/>
    <w:rsid w:val="00E22DC2"/>
    <w:rsid w:val="00E23743"/>
    <w:rsid w:val="00E23B08"/>
    <w:rsid w:val="00E2462B"/>
    <w:rsid w:val="00E248FE"/>
    <w:rsid w:val="00E24AB6"/>
    <w:rsid w:val="00E24C70"/>
    <w:rsid w:val="00E24D17"/>
    <w:rsid w:val="00E24FA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F65"/>
    <w:rsid w:val="00E531B4"/>
    <w:rsid w:val="00E531CD"/>
    <w:rsid w:val="00E53411"/>
    <w:rsid w:val="00E53481"/>
    <w:rsid w:val="00E536F1"/>
    <w:rsid w:val="00E53F68"/>
    <w:rsid w:val="00E53F9E"/>
    <w:rsid w:val="00E54029"/>
    <w:rsid w:val="00E54233"/>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BDE"/>
    <w:rsid w:val="00E91D88"/>
    <w:rsid w:val="00E91DB7"/>
    <w:rsid w:val="00E91F29"/>
    <w:rsid w:val="00E91F59"/>
    <w:rsid w:val="00E921D7"/>
    <w:rsid w:val="00E922CB"/>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186"/>
    <w:rsid w:val="00E9756E"/>
    <w:rsid w:val="00E977B1"/>
    <w:rsid w:val="00E978A0"/>
    <w:rsid w:val="00E97A7E"/>
    <w:rsid w:val="00EA01B5"/>
    <w:rsid w:val="00EA0707"/>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F1A"/>
    <w:rsid w:val="00EC71F6"/>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787"/>
    <w:rsid w:val="00FB596A"/>
    <w:rsid w:val="00FB5AF8"/>
    <w:rsid w:val="00FB5CB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0DDCDF1-95A9-4047-BA33-983202675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1</Pages>
  <Words>14175</Words>
  <Characters>8080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94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TWANG</cp:lastModifiedBy>
  <cp:revision>23</cp:revision>
  <cp:lastPrinted>2019-06-10T05:56:00Z</cp:lastPrinted>
  <dcterms:created xsi:type="dcterms:W3CDTF">2020-05-25T17:55:00Z</dcterms:created>
  <dcterms:modified xsi:type="dcterms:W3CDTF">2020-06-2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hutbmp0U"/&gt;&lt;style id="http://www.zotero.org/styles/organic-geochemistry" hasBibliography="1" bibliographyStyleHasBeenSet="1"/&gt;&lt;prefs&gt;&lt;pref name="fieldType" value="Field"/&gt;&lt;/prefs&gt;&lt;/data&gt;</vt:lpwstr>
  </property>
</Properties>
</file>